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5DC76D" w14:textId="77777777" w:rsidR="0067312F" w:rsidRDefault="000B2D7E"/>
    <w:p w14:paraId="50B88A05" w14:textId="77777777" w:rsidR="006D4CAF" w:rsidRDefault="006D4CAF"/>
    <w:p w14:paraId="5293D175" w14:textId="114DC93A" w:rsidR="006D4CAF" w:rsidRPr="00E97300" w:rsidRDefault="00AA6BB1" w:rsidP="00E97300">
      <w:pPr>
        <w:jc w:val="center"/>
        <w:rPr>
          <w:sz w:val="32"/>
        </w:rPr>
      </w:pPr>
      <w:r>
        <w:rPr>
          <w:sz w:val="32"/>
        </w:rPr>
        <w:t>Patient-safety</w:t>
      </w:r>
      <w:r w:rsidRPr="00E97300">
        <w:rPr>
          <w:sz w:val="32"/>
        </w:rPr>
        <w:t xml:space="preserve"> </w:t>
      </w:r>
      <w:r w:rsidR="00AC4731" w:rsidRPr="00E97300">
        <w:rPr>
          <w:sz w:val="32"/>
        </w:rPr>
        <w:t xml:space="preserve">challenges </w:t>
      </w:r>
      <w:r>
        <w:rPr>
          <w:sz w:val="32"/>
        </w:rPr>
        <w:t xml:space="preserve">posed by </w:t>
      </w:r>
      <w:r w:rsidR="00AC4731" w:rsidRPr="00E97300">
        <w:rPr>
          <w:sz w:val="32"/>
        </w:rPr>
        <w:t xml:space="preserve">new and emerging health </w:t>
      </w:r>
      <w:r>
        <w:rPr>
          <w:sz w:val="32"/>
        </w:rPr>
        <w:t xml:space="preserve">information </w:t>
      </w:r>
      <w:r w:rsidR="00AC4731" w:rsidRPr="00E97300">
        <w:rPr>
          <w:sz w:val="32"/>
        </w:rPr>
        <w:t>technologies</w:t>
      </w:r>
    </w:p>
    <w:p w14:paraId="0BD76813" w14:textId="77777777" w:rsidR="00DC3CBB" w:rsidRPr="00DC3CBB" w:rsidRDefault="00DC3CBB" w:rsidP="00DC3CBB"/>
    <w:p w14:paraId="61C049F6" w14:textId="77777777" w:rsidR="0084507D" w:rsidRDefault="0084507D" w:rsidP="00E97300">
      <w:pPr>
        <w:pStyle w:val="Heading1"/>
      </w:pPr>
      <w:r>
        <w:t>Introduction</w:t>
      </w:r>
    </w:p>
    <w:p w14:paraId="28E250E3" w14:textId="56D50C67" w:rsidR="002C09D8" w:rsidRDefault="003C1579" w:rsidP="003C1579">
      <w:r>
        <w:t>The purpose</w:t>
      </w:r>
      <w:r w:rsidR="005433AE">
        <w:t>s</w:t>
      </w:r>
      <w:r>
        <w:t xml:space="preserve"> of this section </w:t>
      </w:r>
      <w:r w:rsidR="005433AE">
        <w:t>are</w:t>
      </w:r>
      <w:r w:rsidR="001F4ED1">
        <w:t xml:space="preserve"> to</w:t>
      </w:r>
      <w:r>
        <w:t xml:space="preserve"> introduce 1) the collaboration series, its intentions, the need for theoretical and practical foundations, and our initial positions on the matter, 2) the potential benefits of technology in healthcare </w:t>
      </w:r>
      <w:r>
        <w:fldChar w:fldCharType="begin" w:fldLock="1"/>
      </w:r>
      <w:r>
        <w:instrText>ADDIN CSL_CITATION {"citationItems":[{"id":"ITEM-1","itemData":{"DOI":"10.1007/978-3-030-17347-0_21","ISBN":"9783030173470","author":[{"dropping-particle":"","family":"Gibbings","given":"Rima","non-dropping-particle":"","parse-names":false,"suffix":""},{"dropping-particle":"","family":"Wickramasinghe","given":"Nilmini","non-dropping-particle":"","parse-names":false,"suffix":""}],"id":"ITEM-1","issued":{"date-parts":[["2020"]]},"page":"425-446","title":"The Enabling Role for Technology in the Support of Care Coordination in Health Care","type":"article-journal"},"uris":["http://www.mendeley.com/documents/?uuid=36ae11bf-1553-4d04-ab45-060637229e14"]}],"mendeley":{"formattedCitation":"(Gibbings &amp; Wickramasinghe, 2020)","plainTextFormattedCitation":"(Gibbings &amp; Wickramasinghe, 2020)","previouslyFormattedCitation":"(Gibbings &amp; Wickramasinghe, 2020)"},"properties":{"noteIndex":0},"schema":"https://github.com/citation-style-language/schema/raw/master/csl-citation.json"}</w:instrText>
      </w:r>
      <w:r>
        <w:fldChar w:fldCharType="separate"/>
      </w:r>
      <w:r w:rsidRPr="002D0046">
        <w:rPr>
          <w:noProof/>
        </w:rPr>
        <w:t>(Gibbings &amp; Wickramasinghe, 2020)</w:t>
      </w:r>
      <w:r>
        <w:fldChar w:fldCharType="end"/>
      </w:r>
      <w:r>
        <w:t>, and 3) the potential for unintended and ignored adverse consequences.</w:t>
      </w:r>
    </w:p>
    <w:p w14:paraId="45C8FACF" w14:textId="34CFE3AF" w:rsidR="00AB3439" w:rsidRDefault="00AB3439" w:rsidP="00AB3439"/>
    <w:p w14:paraId="265E847F" w14:textId="77777777" w:rsidR="00EC546B" w:rsidRDefault="00EC546B" w:rsidP="00AB3439"/>
    <w:p w14:paraId="4A4AC040" w14:textId="77777777" w:rsidR="00656305" w:rsidRDefault="00656305" w:rsidP="00656305">
      <w:pPr>
        <w:pStyle w:val="Heading1"/>
      </w:pPr>
      <w:r>
        <w:t>Method</w:t>
      </w:r>
    </w:p>
    <w:p w14:paraId="43BAF014" w14:textId="7B63C03D" w:rsidR="001F4ED1" w:rsidRDefault="00726CBE" w:rsidP="005C22CE">
      <w:r w:rsidRPr="00726CBE">
        <w:t>The pur</w:t>
      </w:r>
      <w:r>
        <w:t xml:space="preserve">pose of this section is to describe the process by which this publication was produced and how it fits within the structure of </w:t>
      </w:r>
      <w:r w:rsidR="005C22CE">
        <w:t>a</w:t>
      </w:r>
      <w:r>
        <w:t xml:space="preserve"> larger </w:t>
      </w:r>
      <w:r w:rsidR="005C22CE">
        <w:t>collaboration</w:t>
      </w:r>
      <w:r>
        <w:t xml:space="preserve"> series.</w:t>
      </w:r>
      <w:r w:rsidR="008E287D">
        <w:t xml:space="preserve"> </w:t>
      </w:r>
      <w:r w:rsidR="001F4ED1">
        <w:t xml:space="preserve">The section might read something like the following, modelled on the series of publications associated with </w:t>
      </w:r>
      <w:r w:rsidR="001F4ED1">
        <w:fldChar w:fldCharType="begin" w:fldLock="1"/>
      </w:r>
      <w:r w:rsidR="000B2D7E">
        <w:instrText>ADDIN CSL_CITATION {"citationItems":[{"id":"ITEM-1","itemData":{"DOI":"10.2196/jmir.7126","author":[{"dropping-particle":"","family":"Michie","given":"Susan","non-dropping-particle":"","parse-names":false,"suffix":""},{"dropping-particle":"","family":"Yardley","given":"Lucy","non-dropping-particle":"","parse-names":false,"suffix":""},{"dropping-particle":"","family":"West","given":"Robert","non-dropping-particle":"","parse-names":false,"suffix":""},{"dropping-particle":"","family":"Greaves","given":"Felix","non-dropping-particle":"","parse-names":false,"suffix":""}],"container-title":"Journal of Medical Internet Research","id":"ITEM-1","issued":{"date-parts":[["2017"]]},"title":"Developing and Evaluating Digital Interventions to Promote Behavior Change in Health and Health Care: Recommendations Resulting From an International Workshop Corresponding Author :","type":"article-journal","volume":"19"},"uris":["http://www.mendeley.com/documents/?uuid=1e2b0c56-d8ff-4a38-9cdd-ec93a499b36d"]}],"mendeley":{"formattedCitation":"(Michie et al., 2017)","manualFormatting":"Michie et al., (2017)","plainTextFormattedCitation":"(Michie et al., 2017)","previouslyFormattedCitation":"(Michie et al., 2017)"},"properties":{"noteIndex":0},"schema":"https://github.com/citation-style-language/schema/raw/master/csl-citation.json"}</w:instrText>
      </w:r>
      <w:r w:rsidR="001F4ED1">
        <w:fldChar w:fldCharType="separate"/>
      </w:r>
      <w:r w:rsidR="001F4ED1" w:rsidRPr="001F4ED1">
        <w:rPr>
          <w:noProof/>
        </w:rPr>
        <w:t xml:space="preserve">Michie et al., </w:t>
      </w:r>
      <w:r w:rsidR="001F4ED1">
        <w:rPr>
          <w:noProof/>
        </w:rPr>
        <w:t>(</w:t>
      </w:r>
      <w:r w:rsidR="001F4ED1" w:rsidRPr="001F4ED1">
        <w:rPr>
          <w:noProof/>
        </w:rPr>
        <w:t>2017)</w:t>
      </w:r>
      <w:r w:rsidR="001F4ED1">
        <w:fldChar w:fldCharType="end"/>
      </w:r>
      <w:r w:rsidR="001F4ED1">
        <w:t>:</w:t>
      </w:r>
    </w:p>
    <w:p w14:paraId="791DB6AF" w14:textId="4BC250BB" w:rsidR="005C22CE" w:rsidRDefault="00656305" w:rsidP="005C22CE">
      <w:r>
        <w:t xml:space="preserve">A </w:t>
      </w:r>
      <w:r w:rsidRPr="00AA44BF">
        <w:t>national</w:t>
      </w:r>
      <w:r>
        <w:t>,</w:t>
      </w:r>
      <w:r w:rsidRPr="00AA44BF">
        <w:t xml:space="preserve"> expert</w:t>
      </w:r>
      <w:r>
        <w:t xml:space="preserve">, consensus-building </w:t>
      </w:r>
      <w:r w:rsidR="008E287D">
        <w:t>collaboration was begun in April 2020 in</w:t>
      </w:r>
      <w:r>
        <w:t xml:space="preserve"> Leeds, UK to </w:t>
      </w:r>
      <w:r w:rsidRPr="00284512">
        <w:t>provide a robust academic appraisal of the evidence base and subject-matter expertise</w:t>
      </w:r>
      <w:r>
        <w:t xml:space="preserve"> relating to novel patient-safety challenges of new and emerging </w:t>
      </w:r>
      <w:r w:rsidR="008E287D">
        <w:t xml:space="preserve">health </w:t>
      </w:r>
      <w:r w:rsidR="00AA6BB1">
        <w:t xml:space="preserve">information </w:t>
      </w:r>
      <w:r>
        <w:t xml:space="preserve">technologies. The </w:t>
      </w:r>
      <w:r w:rsidR="00726CBE">
        <w:t xml:space="preserve">collaboration </w:t>
      </w:r>
      <w:r>
        <w:t>was the first in a series led</w:t>
      </w:r>
      <w:r w:rsidRPr="00AA44BF">
        <w:t xml:space="preserve"> by the </w:t>
      </w:r>
      <w:r>
        <w:t>National Institute</w:t>
      </w:r>
      <w:r w:rsidRPr="00AA44BF">
        <w:t xml:space="preserve"> </w:t>
      </w:r>
      <w:r>
        <w:t xml:space="preserve">for Health Research Patient Safety Translational Research Centres from </w:t>
      </w:r>
      <w:r w:rsidR="008E287D">
        <w:t xml:space="preserve">both </w:t>
      </w:r>
      <w:r>
        <w:t>Yorkshire and Humbe</w:t>
      </w:r>
      <w:r w:rsidR="008E287D">
        <w:t>r, and Greater Manchester, UK; t</w:t>
      </w:r>
      <w:r>
        <w:t xml:space="preserve">he proposal for the workshop is available at </w:t>
      </w:r>
      <w:r w:rsidR="00BA5A47">
        <w:t>&lt;</w:t>
      </w:r>
      <w:r w:rsidR="008E287D" w:rsidRPr="00BA5A47">
        <w:rPr>
          <w:i/>
        </w:rPr>
        <w:t xml:space="preserve">link to GitHub </w:t>
      </w:r>
      <w:r w:rsidR="00BA5A47">
        <w:rPr>
          <w:i/>
        </w:rPr>
        <w:t>source</w:t>
      </w:r>
      <w:r w:rsidR="00BA5A47">
        <w:t>&gt;</w:t>
      </w:r>
      <w:r w:rsidR="005C22CE">
        <w:t>.</w:t>
      </w:r>
      <w:r w:rsidR="005C22CE" w:rsidRPr="005C22CE">
        <w:t xml:space="preserve"> </w:t>
      </w:r>
      <w:r w:rsidR="005C22CE" w:rsidRPr="00AA44BF">
        <w:t xml:space="preserve">The primary </w:t>
      </w:r>
      <w:r w:rsidR="005C22CE">
        <w:t xml:space="preserve">planned </w:t>
      </w:r>
      <w:r w:rsidR="005C22CE" w:rsidRPr="00AA44BF">
        <w:t>deliverable from th</w:t>
      </w:r>
      <w:r w:rsidR="005C22CE">
        <w:t>e</w:t>
      </w:r>
      <w:r w:rsidR="005C22CE" w:rsidRPr="00AA44BF">
        <w:t xml:space="preserve"> </w:t>
      </w:r>
      <w:r w:rsidR="005C22CE">
        <w:t>collaboration</w:t>
      </w:r>
      <w:r w:rsidR="005C22CE" w:rsidRPr="00AA44BF">
        <w:t xml:space="preserve"> </w:t>
      </w:r>
      <w:r w:rsidR="005C22CE">
        <w:t xml:space="preserve">series </w:t>
      </w:r>
      <w:r w:rsidR="005C22CE" w:rsidRPr="00AA44BF">
        <w:t>was</w:t>
      </w:r>
      <w:r w:rsidR="005C22CE">
        <w:t xml:space="preserve"> a set of publication</w:t>
      </w:r>
      <w:r w:rsidR="001F4ED1">
        <w:t>s</w:t>
      </w:r>
      <w:r w:rsidR="005C22CE">
        <w:t xml:space="preserve"> that begin to define the </w:t>
      </w:r>
      <w:r w:rsidR="005C22CE" w:rsidRPr="00284512">
        <w:t>field of safety informatics and serve</w:t>
      </w:r>
      <w:r w:rsidR="005C22CE">
        <w:t>s</w:t>
      </w:r>
      <w:r w:rsidR="005C22CE" w:rsidRPr="00284512">
        <w:t xml:space="preserve"> as a platform for future research and development</w:t>
      </w:r>
      <w:r w:rsidR="005C22CE">
        <w:t xml:space="preserve">. </w:t>
      </w:r>
    </w:p>
    <w:p w14:paraId="30BE240E" w14:textId="62122C38" w:rsidR="00656305" w:rsidRDefault="005C22CE" w:rsidP="00656305">
      <w:r>
        <w:t xml:space="preserve">An initial set of new and emerging </w:t>
      </w:r>
      <w:r w:rsidR="00AA6BB1">
        <w:t>health information tech</w:t>
      </w:r>
      <w:r>
        <w:t xml:space="preserve">nologies were collated by the main author following a scoping review of the academic, commercial and grey literature relating to </w:t>
      </w:r>
      <w:r w:rsidR="00AA6BB1">
        <w:t>health information tech</w:t>
      </w:r>
      <w:r>
        <w:t>nology. This initial set was amended following input from</w:t>
      </w:r>
      <w:r w:rsidR="00656305" w:rsidRPr="00AA44BF">
        <w:t xml:space="preserve"> </w:t>
      </w:r>
      <w:r w:rsidR="00BA5A47">
        <w:t>&lt;</w:t>
      </w:r>
      <w:r w:rsidR="00BA5A47">
        <w:rPr>
          <w:i/>
        </w:rPr>
        <w:t>final count of collaborators</w:t>
      </w:r>
      <w:r w:rsidR="00BA5A47">
        <w:t xml:space="preserve">&gt; </w:t>
      </w:r>
      <w:r>
        <w:t>collaborators</w:t>
      </w:r>
      <w:r w:rsidR="00656305" w:rsidRPr="00AA44BF">
        <w:t xml:space="preserve"> </w:t>
      </w:r>
      <w:r>
        <w:t xml:space="preserve">that </w:t>
      </w:r>
      <w:r w:rsidR="00656305" w:rsidRPr="00AA44BF">
        <w:t>were incl</w:t>
      </w:r>
      <w:r w:rsidR="00656305">
        <w:t>ude</w:t>
      </w:r>
      <w:r>
        <w:t xml:space="preserve">d as representatives of those </w:t>
      </w:r>
      <w:r w:rsidR="00656305">
        <w:t>who develop, evaluate and</w:t>
      </w:r>
      <w:r w:rsidR="00656305" w:rsidRPr="00AA44BF">
        <w:t xml:space="preserve"> use</w:t>
      </w:r>
      <w:r w:rsidR="00656305">
        <w:t xml:space="preserve"> </w:t>
      </w:r>
      <w:r w:rsidR="00AA6BB1">
        <w:t>health information tech</w:t>
      </w:r>
      <w:r w:rsidR="00656305">
        <w:t>nologies and their data</w:t>
      </w:r>
      <w:r w:rsidR="00656305" w:rsidRPr="00AA44BF">
        <w:t xml:space="preserve"> for both research and practical purposes. </w:t>
      </w:r>
      <w:r>
        <w:t>Collaborators</w:t>
      </w:r>
      <w:r w:rsidR="00656305" w:rsidRPr="00AA44BF">
        <w:t xml:space="preserve"> included</w:t>
      </w:r>
      <w:r w:rsidR="00BA5A47">
        <w:t xml:space="preserve"> &lt;</w:t>
      </w:r>
      <w:r w:rsidR="00BA5A47">
        <w:rPr>
          <w:i/>
        </w:rPr>
        <w:t>list of roles represented by collaborators</w:t>
      </w:r>
      <w:r w:rsidR="00BA5A47">
        <w:t>&gt;</w:t>
      </w:r>
      <w:r w:rsidR="008E287D">
        <w:t>.</w:t>
      </w:r>
    </w:p>
    <w:p w14:paraId="35067DB6" w14:textId="2B32E2E3" w:rsidR="008E287D" w:rsidRDefault="008E287D" w:rsidP="00656305"/>
    <w:p w14:paraId="2320E89E" w14:textId="3C9D4586" w:rsidR="00AB3439" w:rsidRDefault="00E97300" w:rsidP="00284465">
      <w:pPr>
        <w:pStyle w:val="Heading1"/>
      </w:pPr>
      <w:r>
        <w:t xml:space="preserve">What </w:t>
      </w:r>
      <w:r w:rsidR="00656305">
        <w:t>might be</w:t>
      </w:r>
      <w:r>
        <w:t xml:space="preserve"> the new and emerging </w:t>
      </w:r>
      <w:r w:rsidR="00AA6BB1">
        <w:t>health information tech</w:t>
      </w:r>
      <w:r>
        <w:t>nologies?</w:t>
      </w:r>
    </w:p>
    <w:p w14:paraId="5EE695C5" w14:textId="4D8B3876" w:rsidR="00BE037C" w:rsidRDefault="00E619A1" w:rsidP="00865867">
      <w:r>
        <w:t xml:space="preserve">The purpose of this section is to describe the set of new and emerging </w:t>
      </w:r>
      <w:r w:rsidR="00AA6BB1">
        <w:t>health information tech</w:t>
      </w:r>
      <w:r>
        <w:t xml:space="preserve">nologies on which the collaboration would focus. This section ends with a brief summary of </w:t>
      </w:r>
      <w:r w:rsidR="00AA6BB1">
        <w:t>health information tech</w:t>
      </w:r>
      <w:r>
        <w:t xml:space="preserve">nologies that were considered but not selected for further review of novel challenges that they might </w:t>
      </w:r>
      <w:r w:rsidR="001F4ED1">
        <w:t>promote</w:t>
      </w:r>
      <w:r>
        <w:t>.</w:t>
      </w:r>
    </w:p>
    <w:p w14:paraId="214BEF59" w14:textId="67FA469D" w:rsidR="007E3C62" w:rsidRDefault="007E3C62" w:rsidP="00865867"/>
    <w:p w14:paraId="0773DBC4" w14:textId="6E374365" w:rsidR="007E3C62" w:rsidRDefault="007E3C62" w:rsidP="00865867">
      <w:r>
        <w:t>The purpose of Table 1 is to succinctly present the list of technologies being considered in this publication before each is discussed in further depth.</w:t>
      </w:r>
    </w:p>
    <w:p w14:paraId="59217ED6" w14:textId="77777777" w:rsidR="00BA5A47" w:rsidRDefault="00BA5A47" w:rsidP="00865867"/>
    <w:p w14:paraId="786A06A9" w14:textId="36C19C59" w:rsidR="007E3C62" w:rsidRDefault="007E3C62" w:rsidP="00865867">
      <w:r w:rsidRPr="007E3C62">
        <w:rPr>
          <w:b/>
          <w:i/>
        </w:rPr>
        <w:t>Table 1</w:t>
      </w:r>
      <w:r>
        <w:rPr>
          <w:i/>
        </w:rPr>
        <w:t xml:space="preserve"> Sixteen </w:t>
      </w:r>
      <w:r w:rsidR="00AA6BB1">
        <w:rPr>
          <w:i/>
        </w:rPr>
        <w:t>health information tech</w:t>
      </w:r>
      <w:r>
        <w:rPr>
          <w:i/>
        </w:rPr>
        <w:t>nologies that a literature review suggested were new or emerging.</w:t>
      </w:r>
    </w:p>
    <w:p w14:paraId="3C97CC36" w14:textId="105ED79C" w:rsidR="00BA5A47" w:rsidRPr="00BA5A47" w:rsidRDefault="00BA5A47" w:rsidP="00865867">
      <w:r>
        <w:t>&lt;</w:t>
      </w:r>
      <w:r>
        <w:rPr>
          <w:i/>
        </w:rPr>
        <w:t>see ‘Table 1.docx’</w:t>
      </w:r>
      <w:r>
        <w:t>&gt;</w:t>
      </w:r>
    </w:p>
    <w:p w14:paraId="4F0C9FE0" w14:textId="77777777" w:rsidR="00EA677C" w:rsidRPr="00EA677C" w:rsidRDefault="00EA677C" w:rsidP="00865867"/>
    <w:p w14:paraId="325E3123" w14:textId="2EC60F49" w:rsidR="00865867" w:rsidRDefault="00AA6BB1" w:rsidP="00284465">
      <w:pPr>
        <w:pStyle w:val="Heading2"/>
      </w:pPr>
      <w:r>
        <w:t>Health information tech</w:t>
      </w:r>
      <w:r w:rsidR="00E619A1">
        <w:t>nologies considered but not included</w:t>
      </w:r>
    </w:p>
    <w:p w14:paraId="65D46385" w14:textId="1C477B81" w:rsidR="00E619A1" w:rsidRPr="00E619A1" w:rsidRDefault="00E619A1" w:rsidP="00E619A1">
      <w:r>
        <w:t xml:space="preserve">The purpose of this section is to briefly summarise the </w:t>
      </w:r>
      <w:r w:rsidR="00AA6BB1">
        <w:t>health information tech</w:t>
      </w:r>
      <w:r>
        <w:t xml:space="preserve">nologies that were considered but not selected for further review of novel challenges that they might </w:t>
      </w:r>
      <w:r w:rsidR="001F4ED1">
        <w:t>promote</w:t>
      </w:r>
      <w:r>
        <w:t>.</w:t>
      </w:r>
    </w:p>
    <w:p w14:paraId="628FE09B" w14:textId="77777777" w:rsidR="00865867" w:rsidRDefault="00865867" w:rsidP="00865867"/>
    <w:p w14:paraId="44A892CB" w14:textId="1C5DB94E" w:rsidR="00E97300" w:rsidRPr="00E97300" w:rsidRDefault="00E97300" w:rsidP="00284465">
      <w:pPr>
        <w:pStyle w:val="Heading1"/>
      </w:pPr>
      <w:r>
        <w:t>What are the c</w:t>
      </w:r>
      <w:r w:rsidR="001F4ED1">
        <w:t xml:space="preserve">hallenges associated with the new and </w:t>
      </w:r>
      <w:r>
        <w:t xml:space="preserve">emerging </w:t>
      </w:r>
      <w:r w:rsidR="00176F47">
        <w:t xml:space="preserve">health information </w:t>
      </w:r>
      <w:r>
        <w:t>technologies</w:t>
      </w:r>
      <w:r w:rsidR="00F044CF">
        <w:t>?</w:t>
      </w:r>
    </w:p>
    <w:p w14:paraId="334E81A4" w14:textId="2DF48156" w:rsidR="0084507D" w:rsidRDefault="00471B5D" w:rsidP="0084507D">
      <w:r>
        <w:t>The purpose of this section is to describe the output of the discussions within the collaborative regarding the novel challenges posed by the new and emerging technologies listed above.</w:t>
      </w:r>
      <w:r w:rsidR="003C1579">
        <w:t xml:space="preserve"> This section will also be informed by commentaries in the academic literature</w:t>
      </w:r>
      <w:r w:rsidR="00BC5580">
        <w:t xml:space="preserve"> </w:t>
      </w:r>
      <w:r w:rsidR="00BC5580">
        <w:fldChar w:fldCharType="begin" w:fldLock="1"/>
      </w:r>
      <w:r w:rsidR="00EE6CBD">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Gómez-González et al., 2020; Kostkova, 2015)","plainTextFormattedCitation":"(Gómez-González et al., 2020; Kostkova, 2015)","previouslyFormattedCitation":"(Gómez-González et al., 2020; Kostkova, 2015)"},"properties":{"noteIndex":0},"schema":"https://github.com/citation-style-language/schema/raw/master/csl-citation.json"}</w:instrText>
      </w:r>
      <w:r w:rsidR="00BC5580">
        <w:fldChar w:fldCharType="separate"/>
      </w:r>
      <w:r w:rsidR="003C1579" w:rsidRPr="003C1579">
        <w:rPr>
          <w:noProof/>
        </w:rPr>
        <w:t>(Gómez-González et al., 2020; Kostkova, 2015)</w:t>
      </w:r>
      <w:r w:rsidR="00BC5580">
        <w:fldChar w:fldCharType="end"/>
      </w:r>
      <w:r w:rsidR="003C1579">
        <w:t>. One example, interoperability, is provided below.</w:t>
      </w:r>
    </w:p>
    <w:p w14:paraId="65D048EB" w14:textId="3DB7491E" w:rsidR="00D43272" w:rsidRDefault="00D43272" w:rsidP="003C1579">
      <w:pPr>
        <w:pStyle w:val="Heading2"/>
      </w:pPr>
      <w:r>
        <w:t>Interoperability</w:t>
      </w:r>
    </w:p>
    <w:p w14:paraId="0CA4B413" w14:textId="78597990" w:rsidR="00C903CD" w:rsidRDefault="00B16CD2" w:rsidP="003C1579">
      <w:r>
        <w:t xml:space="preserve">The purpose of this subsection is to explain the problem of interoperability as it relates to </w:t>
      </w:r>
      <w:r w:rsidR="00AA6BB1">
        <w:t>health information tech</w:t>
      </w:r>
      <w:r>
        <w:t xml:space="preserve">nologies. We will argue that interoperability is the responsibility of </w:t>
      </w:r>
      <w:r w:rsidRPr="00B16CD2">
        <w:t>policymakers, technology leaders and industry implementers</w:t>
      </w:r>
      <w:r>
        <w:t>, as suggested by</w:t>
      </w:r>
      <w:r w:rsidR="00CC11BB">
        <w:t xml:space="preserve"> </w:t>
      </w:r>
      <w:r w:rsidR="00CC11BB">
        <w:fldChar w:fldCharType="begin" w:fldLock="1"/>
      </w:r>
      <w:r w:rsidR="005951F5">
        <w:instrText>ADDIN CSL_CITATION {"citationItems":[{"id":"ITEM-1","itemData":{"ISBN":"9783319303680","author":[{"dropping-particle":"","family":"Benson","given":"Tim","non-dropping-particle":"","parse-names":false,"suffix":""},{"dropping-particle":"","family":"Grieve","given":"Grahame","non-dropping-particle":"","parse-names":false,"suffix":""}],"edition":"3rd","id":"ITEM-1","issued":{"date-parts":[["2016"]]},"publisher":"Springer","publisher-place":"London, UK","title":"Principles of Health Interoperability: SNOMED CT, HL7 and FHIR","type":"book"},"uris":["http://www.mendeley.com/documents/?uuid=5580623e-818a-4504-a50a-fe8a71eb15aa"]}],"mendeley":{"formattedCitation":"(Benson &amp; Grieve, 2016)","plainTextFormattedCitation":"(Benson &amp; Grieve, 2016)","previouslyFormattedCitation":"(Benson &amp; Grieve, 2016)"},"properties":{"noteIndex":0},"schema":"https://github.com/citation-style-language/schema/raw/master/csl-citation.json"}</w:instrText>
      </w:r>
      <w:r w:rsidR="00CC11BB">
        <w:fldChar w:fldCharType="separate"/>
      </w:r>
      <w:r w:rsidR="005951F5" w:rsidRPr="005951F5">
        <w:rPr>
          <w:noProof/>
        </w:rPr>
        <w:t>(Benson &amp; Grieve, 2016)</w:t>
      </w:r>
      <w:r w:rsidR="00CC11BB">
        <w:fldChar w:fldCharType="end"/>
      </w:r>
      <w:r>
        <w:t>.</w:t>
      </w:r>
      <w:r w:rsidR="003C1579">
        <w:t xml:space="preserve"> This challenge at least relates to the </w:t>
      </w:r>
      <w:r w:rsidR="00C903CD">
        <w:t xml:space="preserve">Omics, IoT, </w:t>
      </w:r>
      <w:r w:rsidR="003C1579">
        <w:t>and D</w:t>
      </w:r>
      <w:r w:rsidR="00C903CD">
        <w:t xml:space="preserve">igital </w:t>
      </w:r>
      <w:r w:rsidR="003C1579">
        <w:t>T</w:t>
      </w:r>
      <w:r w:rsidR="00C903CD">
        <w:t>win</w:t>
      </w:r>
      <w:r w:rsidR="003C1579">
        <w:t xml:space="preserve"> technologies.</w:t>
      </w:r>
    </w:p>
    <w:p w14:paraId="6CCC88CA" w14:textId="77777777" w:rsidR="001D250F" w:rsidRPr="001D250F" w:rsidRDefault="001D250F" w:rsidP="001D250F"/>
    <w:p w14:paraId="7DA8A364" w14:textId="1231B070" w:rsidR="00AC4731" w:rsidRDefault="00F044CF" w:rsidP="00F044CF">
      <w:pPr>
        <w:pStyle w:val="Heading2"/>
      </w:pPr>
      <w:r>
        <w:t>Other challenges</w:t>
      </w:r>
    </w:p>
    <w:p w14:paraId="499136D4" w14:textId="3F06DC3D" w:rsidR="00F044CF" w:rsidRDefault="00AA168B" w:rsidP="00AA168B">
      <w:r>
        <w:t>The purpose of this subsection is to briefly discuss some contextual challenges that continue to exist prior to the widespread use of the new and emerging technologies described above. The set of challenges described below will be chosen based on their potential to interact with the novel challenges presented in the previous section.</w:t>
      </w:r>
      <w:r w:rsidR="00A66B8C">
        <w:t xml:space="preserve"> Some examples are provided.</w:t>
      </w:r>
    </w:p>
    <w:p w14:paraId="62F13476" w14:textId="77777777" w:rsidR="00C903CD" w:rsidRDefault="00C903CD" w:rsidP="00F044CF"/>
    <w:p w14:paraId="5A767DB7" w14:textId="11AE4EF3" w:rsidR="00C903CD" w:rsidRDefault="00C903CD" w:rsidP="00C903CD">
      <w:pPr>
        <w:pStyle w:val="Heading3"/>
      </w:pPr>
      <w:r>
        <w:t>No testing before implementation</w:t>
      </w:r>
    </w:p>
    <w:p w14:paraId="378C6D2B" w14:textId="372503D2" w:rsidR="002374E8" w:rsidRPr="00327447" w:rsidRDefault="00AA168B" w:rsidP="00664690">
      <w:r>
        <w:t>The purpose of this subsection is to highlight the lack of testing th</w:t>
      </w:r>
      <w:r w:rsidR="005B384E">
        <w:t>at</w:t>
      </w:r>
      <w:r>
        <w:t xml:space="preserve"> precedes implementation of </w:t>
      </w:r>
      <w:r w:rsidR="00AA6BB1">
        <w:t>health information tech</w:t>
      </w:r>
      <w:r>
        <w:t>nologies and the consequences of such oversight</w:t>
      </w:r>
      <w:r w:rsidR="00664690">
        <w:t>. W</w:t>
      </w:r>
      <w:r>
        <w:t xml:space="preserve">e will link our presentation with the </w:t>
      </w:r>
      <w:r w:rsidR="00664690">
        <w:t xml:space="preserve">large contribution of </w:t>
      </w:r>
      <w:r w:rsidR="00AA6BB1">
        <w:t>health information tech</w:t>
      </w:r>
      <w:r w:rsidR="00664690">
        <w:t xml:space="preserve">nologies by </w:t>
      </w:r>
      <w:r w:rsidR="00327447">
        <w:t>commercial providers</w:t>
      </w:r>
      <w:r w:rsidR="00664690">
        <w:t>, about whose testing we are unaware due to the opacity of IP.</w:t>
      </w:r>
      <w:r w:rsidR="002374E8">
        <w:t xml:space="preserve"> </w:t>
      </w:r>
    </w:p>
    <w:p w14:paraId="2144E12A" w14:textId="77777777" w:rsidR="00C903CD" w:rsidRPr="0084507D" w:rsidRDefault="00C903CD" w:rsidP="00C903CD"/>
    <w:p w14:paraId="6A7EDA3A" w14:textId="21F3E60F" w:rsidR="00C903CD" w:rsidRDefault="00C903CD" w:rsidP="00C903CD">
      <w:pPr>
        <w:pStyle w:val="Heading3"/>
      </w:pPr>
      <w:r>
        <w:lastRenderedPageBreak/>
        <w:t>Digital inequality</w:t>
      </w:r>
    </w:p>
    <w:p w14:paraId="109094C1" w14:textId="6725B09F" w:rsidR="00EE6CBD" w:rsidRDefault="00C17F5B" w:rsidP="00C17F5B">
      <w:r>
        <w:t xml:space="preserve">The purpose of this subsection is to highlight that new and increasingly complex </w:t>
      </w:r>
      <w:r w:rsidR="00AA6BB1">
        <w:t>health information tech</w:t>
      </w:r>
      <w:r>
        <w:t>nologies are not likely to be equally affordable nor available for all</w:t>
      </w:r>
      <w:r w:rsidR="00297CAF">
        <w:t xml:space="preserve"> </w:t>
      </w:r>
      <w:r w:rsidR="00297CAF">
        <w:fldChar w:fldCharType="begin" w:fldLock="1"/>
      </w:r>
      <w:r w:rsidR="00021296">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Banerjee, 2019; Lupton, 2017; McAuley, 2014; Robinson et al., 2015)","plainTextFormattedCitation":"(Banerjee, 2019; Lupton, 2017; McAuley, 2014; Robinson et al., 2015)","previouslyFormattedCitation":"(Banerjee, 2019; Lupton, 2017; McAuley, 2014; Robinson et al., 2015)"},"properties":{"noteIndex":0},"schema":"https://github.com/citation-style-language/schema/raw/master/csl-citation.json"}</w:instrText>
      </w:r>
      <w:r w:rsidR="00297CAF">
        <w:fldChar w:fldCharType="separate"/>
      </w:r>
      <w:r w:rsidR="00297CAF" w:rsidRPr="00297CAF">
        <w:rPr>
          <w:noProof/>
        </w:rPr>
        <w:t>(Banerjee, 2019; Lupton, 2017; McAuley, 2014; Robinson et al., 2015)</w:t>
      </w:r>
      <w:r w:rsidR="00297CAF">
        <w:fldChar w:fldCharType="end"/>
      </w:r>
      <w:r>
        <w:t>.</w:t>
      </w:r>
    </w:p>
    <w:p w14:paraId="22A88F42" w14:textId="77777777" w:rsidR="00C17F5B" w:rsidRDefault="00C17F5B" w:rsidP="00C17F5B"/>
    <w:p w14:paraId="132618FC" w14:textId="599BE86A" w:rsidR="0084507D" w:rsidRDefault="00810D0C" w:rsidP="00284465">
      <w:pPr>
        <w:pStyle w:val="Heading3"/>
      </w:pPr>
      <w:r>
        <w:t>Transient relevance of statistical models</w:t>
      </w:r>
    </w:p>
    <w:p w14:paraId="0E8A9E5E" w14:textId="46CF16E6" w:rsidR="0084507D" w:rsidRDefault="00810D0C" w:rsidP="00AA168B">
      <w:r>
        <w:t>The purpose of this subsection is to highlight the problem</w:t>
      </w:r>
      <w:r w:rsidR="00AA168B">
        <w:t xml:space="preserve"> that static, p</w:t>
      </w:r>
      <w:r w:rsidR="0084507D">
        <w:t xml:space="preserve">re-learned </w:t>
      </w:r>
      <w:r w:rsidR="00AA168B">
        <w:t>models are</w:t>
      </w:r>
      <w:r w:rsidR="0084507D">
        <w:t xml:space="preserve"> out of data very quickly</w:t>
      </w:r>
      <w:r w:rsidR="00AA168B">
        <w:t xml:space="preserve"> – immediately so, if historic data are already unrepresentative of the current state of affairs </w:t>
      </w:r>
      <w:r w:rsidR="00BC5580">
        <w:fldChar w:fldCharType="begin" w:fldLock="1"/>
      </w:r>
      <w:r w:rsidR="00F044CF">
        <w:instrText>ADDIN CSL_CITATION {"citationItems":[{"id":"ITEM-1","itemData":{"DOI":"10.1093/ejcts/ezs584","ISSN":"10107940","abstract":"Objectives: Progressive loss of calibration of the original EuroSCORE models has necessitated the introduction of the EuroSCORE II model. Poor model calibration has important implications for clinical decision-making and risk adjustment of governance analyses. The objective of this study was to explore the reasons for the calibration drift of the logistic EuroSCORE. Methods: Data from the Society for Cardiothoracic Surgery in Great Britain and Ireland database were analysed for procedures performed at all National Health Service and some private hospitals in England and Wales between April 2001 and March 2011. The primary outcome was in-hospital mortality. EuroSCORE risk factors, overall model calibration and discrimination were assessed over time. Results: A total of 317 292 procedures were included. Over the study period, mean age at surgery increased from 64.6 to 67.2 years. The proportion of procedures that were isolated coronary artery bypass grafts decreased from 67.5 to 51.2%. In-hospital mortality fell from 4.1 to 2.8%, but the mean logistic EuroSCORE increased from 5.6 to 7.6%. The logistic EuroSCORE remained a good discriminant throughout the study period (area under the receiver-operating characteristic curve between 0.79 and 0.85), but calibration (observedto-expected mortality ratio) fell from 0.76 to 0.37. Inadequate adjustment for decreasing baseline risk affected calibration considerably. Discussions: Patient risk factors and case-mix in adult cardiac surgery change dynamically over time. Models like the EuroSCORE that are developed using a 'snapshot' of data in time do not account for this and can subsequently lose calibration. It is therefore important to regularly revalidate clinical prediction models. © The Author 2012. Published by Oxford University Press on behalf of the European Association for Cardio-Thoracic Surgery. All rights reserved.","author":[{"dropping-particle":"","family":"Hickey","given":"Graeme L.","non-dropping-particle":"","parse-names":false,"suffix":""},{"dropping-particle":"","family":"Grant","given":"Stuart W.","non-dropping-particle":"","parse-names":false,"suffix":""},{"dropping-particle":"","family":"Murphy","given":"Gavin J.","non-dropping-particle":"","parse-names":false,"suffix":""},{"dropping-particle":"","family":"Bhabra","given":"Moninder","non-dropping-particle":"","parse-names":false,"suffix":""},{"dropping-particle":"","family":"Pagano","given":"Domenico","non-dropping-particle":"","parse-names":false,"suffix":""},{"dropping-particle":"","family":"McAllister","given":"Katherine","non-dropping-particle":"","parse-names":false,"suffix":""},{"dropping-particle":"","family":"Buchan","given":"Iain","non-dropping-particle":"","parse-names":false,"suffix":""},{"dropping-particle":"","family":"Bridgewater","given":"Ben","non-dropping-particle":"","parse-names":false,"suffix":""}],"container-title":"European Journal of Cardio-thoracic Surgery","id":"ITEM-1","issue":"6","issued":{"date-parts":[["2013"]]},"page":"1146-1152","title":"Dynamic trends in cardiac surgery: Why the logistic euroscore is no longer suitable for contemporary cardiac surgery and implications for future risk models","type":"article-journal","volume":"43"},"uris":["http://www.mendeley.com/documents/?uuid=d791c6e1-841d-4124-b3d2-39668bb64d54"]},{"id":"ITEM-2","itemData":{"DOI":"10.1161/CIRCOUTCOMES.111.000012","ISSN":"19417713","abstract":"Background-The calibration of several cardiac clinical prediction models has deteriorated over time. We compare different model fitting approaches for in-hospital mortality after cardiac surgery that adjust for cross-sectional case mix in a heterogeneous patient population. Methods and Results-Data from &gt;300 000 consecutive cardiac surgery procedures performed at all National Health Service and some private hospitals in England and Wales between April 2001 and March 2011 were extracted from the National Institute for Cardiovascular Outcomes Research clinical registry. The study outcome was in-hospital mortality. Model approaches included not updating, periodic refitting, rolling window, and dynamic logistic regression. Covariate adjustment was made in each model using variables included in the logistic European System for Cardiac Operative Risk Evaluation model. The association between in-hospital mortality and some variables changed with time. Notably, the intercept coefficient has been steadily decreasing during the study period, consistent with decreasing observed mortality. Some risk factors, such as operative urgency and postinfarct ventricular septal defect, have been relatively stable over time, whereas other risk factors, such as left ventricular function and surgery on the thoracic aorta, have been associated with lower risk relative to the static model. Conclusions-Dynamic models or periodic model refitting is necessary to counteract calibration drift. A dynamic modeling framework that uses contemporary and available historic data can provide a continuously smooth update mechanism that also allows for inferences to be made on individual risk factors. Better models that withstand the effects of time give advantages for governance, quality improvement, and patient-level decision making. © 2013 American Heart Association, Inc.","author":[{"dropping-particle":"","family":"Hickey","given":"Graeme L.","non-dropping-particle":"","parse-names":false,"suffix":""},{"dropping-particle":"","family":"Grant","given":"Stuart W.","non-dropping-particle":"","parse-names":false,"suffix":""},{"dropping-particle":"","family":"Caiado","given":"Camila","non-dropping-particle":"","parse-names":false,"suffix":""},{"dropping-particle":"","family":"Kendall","given":"Simon","non-dropping-particle":"","parse-names":false,"suffix":""},{"dropping-particle":"","family":"Dunning","given":"Joel","non-dropping-particle":"","parse-names":false,"suffix":""},{"dropping-particle":"","family":"Poullis","given":"Michael","non-dropping-particle":"","parse-names":false,"suffix":""},{"dropping-particle":"","family":"Buchan","given":"Iain","non-dropping-particle":"","parse-names":false,"suffix":""},{"dropping-particle":"","family":"Bridgewater","given":"Ben","non-dropping-particle":"","parse-names":false,"suffix":""}],"container-title":"Circulation: Cardiovascular Quality and Outcomes","id":"ITEM-2","issue":"6","issued":{"date-parts":[["2013"]]},"page":"649-658","title":"Dynamic prediction modeling approaches for cardiac surgery","type":"article-journal","volume":"6"},"uris":["http://www.mendeley.com/documents/?uuid=d9d9cc3f-3960-4206-8469-e61e4594d41a"]},{"id":"ITEM-3","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3","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Hickey, Grant, Caiado, et al., 2013; Hickey, Grant, Murphy, et al., 2013; Jenkins et al., 2018)","plainTextFormattedCitation":"(Hickey, Grant, Caiado, et al., 2013; Hickey, Grant, Murphy, et al., 2013; Jenkins et al., 2018)","previouslyFormattedCitation":"(Hickey, Grant, Caiado, et al., 2013; Hickey, Grant, Murphy, et al., 2013; Jenkins et al., 2018)"},"properties":{"noteIndex":0},"schema":"https://github.com/citation-style-language/schema/raw/master/csl-citation.json"}</w:instrText>
      </w:r>
      <w:r w:rsidR="00BC5580">
        <w:fldChar w:fldCharType="separate"/>
      </w:r>
      <w:r w:rsidR="00BC5580" w:rsidRPr="00BC5580">
        <w:rPr>
          <w:noProof/>
        </w:rPr>
        <w:t>(Hickey, Grant, Caiado, et al., 2013; Hickey, Grant, Murphy, et al., 2013; Jenkins et al., 2018)</w:t>
      </w:r>
      <w:r w:rsidR="00BC5580">
        <w:fldChar w:fldCharType="end"/>
      </w:r>
    </w:p>
    <w:p w14:paraId="76EA30F8" w14:textId="77777777" w:rsidR="0084507D" w:rsidRDefault="0084507D" w:rsidP="0084507D"/>
    <w:p w14:paraId="11659C79" w14:textId="72D34E1F" w:rsidR="00396FBF" w:rsidRDefault="00396FBF" w:rsidP="00284465">
      <w:pPr>
        <w:pStyle w:val="Heading3"/>
      </w:pPr>
      <w:r>
        <w:t>Aging population</w:t>
      </w:r>
    </w:p>
    <w:p w14:paraId="29FDB4F8" w14:textId="0DDD89C6" w:rsidR="00810D0C" w:rsidRDefault="00810D0C" w:rsidP="00810D0C">
      <w:r>
        <w:t>The purpose of this subsection is to present the contextual challenge of an aging population and how it relates to the challenges presented so far. We will present examples of technological solutions proposed to address aging populations</w:t>
      </w:r>
      <w:r w:rsidR="00F044CF">
        <w:t xml:space="preserve"> </w:t>
      </w:r>
      <w:r w:rsidR="00F044CF">
        <w:fldChar w:fldCharType="begin" w:fldLock="1"/>
      </w:r>
      <w:r w:rsidR="003C1579">
        <w:instrText>ADDIN CSL_CITATION {"citationItems":[{"id":"ITEM-1","itemData":{"DOI":"10.1007/978-981-13-3693-5","ISBN":"978-981-13-3692-8","editor":[{"dropping-particle":"","family":"Neves","given":"Barbara Barbosa","non-dropping-particle":"","parse-names":false,"suffix":""},{"dropping-particle":"","family":"Vetere","given":"Frank","non-dropping-particle":"","parse-names":false,"suffix":""}],"id":"ITEM-1","issued":{"date-parts":[["2019"]]},"publisher":"Springer","title":"Aging and Digital Technology: Designing and evaluating emerging technologies for older adults","type":"book"},"uris":["http://www.mendeley.com/documents/?uuid=57efade1-eb55-4cfd-8871-2551d5bbd693"]},{"id":"ITEM-2","itemData":{"DOI":"10.1177/1471301217733649","ISSN":"17412684","abstract":"Health and social care provision needs to change in order to meet the needs of an increase in the number of people living with dementia. Environmental design, technology and assistive devices have the potential to complement care, help address some of the challenges presented by this growing need and impact on the lived experience of this vulnerable population. This systematic review was undertaken to identify the research on the use of electronic assistive technology within long-term residential care settings. A total of 3229 papers published from the inception of each of the databases up until May 2016 were retrieved from searches in four major databases. Sixty-one were identified to be included in the review. The inclusion criteria were: original peer reviewed journals; an electronic assistive technology intervention; with residents or tenants living with dementia or their family or paid caregivers; in supported living environments or residential care. The data extracted from the included studies focused on the methodology, technology, outcomes and the role of people living with dementia within the research. Overall, an extensive variety of technical interventions were found, with a broad range of methodological heterogeneity to explore their effect. Additionally, wide-spanning outcomes to support the potential of technology solutions and the challenges presented by such intervention were found.","author":[{"dropping-particle":"","family":"Daly Lynn","given":"Jean","non-dropping-particle":"","parse-names":false,"suffix":""},{"dropping-particle":"","family":"Rondón-Sulbarán","given":"Janeet","non-dropping-particle":"","parse-names":false,"suffix":""},{"dropping-particle":"","family":"Quinn","given":"Eamon","non-dropping-particle":"","parse-names":false,"suffix":""},{"dropping-particle":"","family":"Ryan","given":"Assumpta","non-dropping-particle":"","parse-names":false,"suffix":""},{"dropping-particle":"","family":"McCormack","given":"Brendan","non-dropping-particle":"","parse-names":false,"suffix":""},{"dropping-particle":"","family":"Martin","given":"Suzanne","non-dropping-particle":"","parse-names":false,"suffix":""}],"container-title":"Dementia","id":"ITEM-2","issue":"7-8","issued":{"date-parts":[["2019"]]},"page":"2371-2435","title":"A systematic review of electronic assistive technology within supporting living environments for people with dementia","type":"article-journal","volume":"18"},"uris":["http://www.mendeley.com/documents/?uuid=0ed167c5-8296-4797-8be5-01f7f75f9445"]}],"mendeley":{"formattedCitation":"(Daly Lynn et al., 2019; Neves &amp; Vetere, 2019)","plainTextFormattedCitation":"(Daly Lynn et al., 2019; Neves &amp; Vetere, 2019)","previouslyFormattedCitation":"(Daly Lynn et al., 2019; Neves &amp; Vetere, 2019)"},"properties":{"noteIndex":0},"schema":"https://github.com/citation-style-language/schema/raw/master/csl-citation.json"}</w:instrText>
      </w:r>
      <w:r w:rsidR="00F044CF">
        <w:fldChar w:fldCharType="separate"/>
      </w:r>
      <w:r w:rsidRPr="00810D0C">
        <w:rPr>
          <w:noProof/>
        </w:rPr>
        <w:t>(Daly Lynn et al., 2019; Neves &amp; Vetere, 2019)</w:t>
      </w:r>
      <w:r w:rsidR="00F044CF">
        <w:fldChar w:fldCharType="end"/>
      </w:r>
      <w:r>
        <w:t xml:space="preserve"> and critically discuss motivations and consequences</w:t>
      </w:r>
      <w:r w:rsidR="00C104AB">
        <w:t xml:space="preserve"> </w:t>
      </w:r>
      <w:r w:rsidR="00C104AB">
        <w:fldChar w:fldCharType="begin" w:fldLock="1"/>
      </w:r>
      <w:r w:rsidR="00AE6E53">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Pilotto et al., 2018)","plainTextFormattedCitation":"(Pilotto et al., 2018)","previouslyFormattedCitation":"(Pilotto et al., 2018)"},"properties":{"noteIndex":0},"schema":"https://github.com/citation-style-language/schema/raw/master/csl-citation.json"}</w:instrText>
      </w:r>
      <w:r w:rsidR="00C104AB">
        <w:fldChar w:fldCharType="separate"/>
      </w:r>
      <w:r w:rsidR="00C104AB" w:rsidRPr="00C104AB">
        <w:rPr>
          <w:noProof/>
        </w:rPr>
        <w:t>(Pilotto et al., 2018)</w:t>
      </w:r>
      <w:r w:rsidR="00C104AB">
        <w:fldChar w:fldCharType="end"/>
      </w:r>
      <w:r>
        <w:t>.</w:t>
      </w:r>
    </w:p>
    <w:p w14:paraId="692E0EBB" w14:textId="77777777" w:rsidR="006D4CAF" w:rsidRDefault="006D4CAF" w:rsidP="006D4CAF"/>
    <w:p w14:paraId="26F81C83" w14:textId="77777777" w:rsidR="00970743" w:rsidRDefault="00970743" w:rsidP="00970743">
      <w:pPr>
        <w:pStyle w:val="Heading1"/>
      </w:pPr>
      <w:r>
        <w:t>How do the technologies relate?</w:t>
      </w:r>
    </w:p>
    <w:p w14:paraId="176A9BBE" w14:textId="09B74298" w:rsidR="00970743" w:rsidRPr="00FD7BD9" w:rsidRDefault="00471B5D" w:rsidP="00970743">
      <w:r>
        <w:t xml:space="preserve">The purpose of this section is to present the collaborative’s </w:t>
      </w:r>
      <w:r w:rsidR="00660180">
        <w:t xml:space="preserve">opinions of how the aforementioned </w:t>
      </w:r>
      <w:r w:rsidR="00AA6BB1">
        <w:t>health information tech</w:t>
      </w:r>
      <w:r w:rsidR="00660180">
        <w:t>nologies relate across dimensions of their generating motivations, t</w:t>
      </w:r>
      <w:r w:rsidR="00810D0C">
        <w:t>heir proposed solutions, and their</w:t>
      </w:r>
      <w:r w:rsidR="00A66B8C">
        <w:t xml:space="preserve"> challenges.</w:t>
      </w:r>
    </w:p>
    <w:p w14:paraId="6FE58CCE" w14:textId="343D94A9" w:rsidR="00970743" w:rsidRDefault="00970743" w:rsidP="00970743"/>
    <w:p w14:paraId="397CD73C" w14:textId="77777777" w:rsidR="00EC546B" w:rsidRDefault="00EC546B" w:rsidP="00970743"/>
    <w:p w14:paraId="5457B14C" w14:textId="5CA40E75" w:rsidR="00E97300" w:rsidRDefault="00284465" w:rsidP="00284465">
      <w:pPr>
        <w:pStyle w:val="Heading1"/>
      </w:pPr>
      <w:r>
        <w:t>Potential s</w:t>
      </w:r>
      <w:r w:rsidR="00E97300">
        <w:t>olutions</w:t>
      </w:r>
    </w:p>
    <w:p w14:paraId="1CCB8F93" w14:textId="2DB939AF" w:rsidR="00B05D6C" w:rsidRDefault="00B05D6C" w:rsidP="00B05D6C">
      <w:r>
        <w:t>The purpose of this section is to present solutions to the novel challenges identified by the collaborative.</w:t>
      </w:r>
      <w:r w:rsidR="00B16CD2">
        <w:t xml:space="preserve"> Special effort will be made to connect solutions to specific challenges and technologies.</w:t>
      </w:r>
      <w:r w:rsidR="00A66B8C">
        <w:t xml:space="preserve"> Some examples are provided.</w:t>
      </w:r>
    </w:p>
    <w:p w14:paraId="448C8414" w14:textId="77777777" w:rsidR="00B05D6C" w:rsidRPr="00B05D6C" w:rsidRDefault="00B05D6C" w:rsidP="00B05D6C"/>
    <w:p w14:paraId="43399131" w14:textId="4F854331" w:rsidR="00E97300" w:rsidRDefault="00E97300" w:rsidP="00284465">
      <w:pPr>
        <w:pStyle w:val="Heading2"/>
      </w:pPr>
      <w:r>
        <w:t>Safety cases</w:t>
      </w:r>
    </w:p>
    <w:p w14:paraId="68C76253" w14:textId="102388CF" w:rsidR="00851E30" w:rsidRDefault="00B05D6C" w:rsidP="00F044CF">
      <w:r>
        <w:t xml:space="preserve">The purpose of this subsection is to present the concept of a safety case </w:t>
      </w:r>
      <w:r w:rsidR="00851E30">
        <w:fldChar w:fldCharType="begin" w:fldLock="1"/>
      </w:r>
      <w:r w:rsidR="000B2D7E">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id":"ITEM-3","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3","issue":"2","issued":{"date-parts":[["2015"]]},"page":"587-590","publisher":"IEEE","title":"Dynamic Safety Cases for Through-Life Safety Assurance","type":"article-journal","volume":"2"},"uris":["http://www.mendeley.com/documents/?uuid=6ff2da79-68fe-4811-a2a4-486735acf399"]},{"id":"ITEM-4","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4","issued":{"date-parts":[["2015"]]},"page":"200-207","publisher":"Elsevier","title":"The development of safety cases for healthcare services: Practical experiences, opportunities and challenges","type":"article-journal","volume":"140"},"uris":["http://www.mendeley.com/documents/?uuid=e5cba41f-0989-433d-9270-ba17c483ebf6"]},{"id":"ITEM-5","itemData":{"DOI":"10.1177/1460458219852789","ISSN":"17412811","PMID":"31165661","abstract":"Health Information Technology is now widely promoted as a means for improving patient safety. The technology could also, under certain conditions, pose hazards to patient safety. However, current definitions of hazards are generic and hard to interpret, particularly for large Health Information Technology in complex socio-technical settings, that is, involving interacting clinical, organisational and technological factors. In this article, we develop a new conceptualisation for the notion of hazards and implement this conceptualisation in a tool-supported methodology called the Safety Modelling, Assurance and Reporting Toolset (SMART). Safety Modelling, Assurance and Reporting Toolset aims to support clinicians and engineers in performing hazard identification and risk analysis and producing a safety case for Health Information Technology. Through a pilot study, we used and examined Safety Modelling, Assurance and Reporting Toolset for developing a safety case for electronic prescribing in three acute hospitals. Our results demonstrate the ability of Safety Modelling, Assurance and Reporting Toolset to ensure that the safety evidence is generated based on explicit traceability between the clinical models and Health Information Technology functionality. They also highlight challenges concerning identifying hazards in a consistent way, with clear impact on patient safety in order to facilitate clinically meaningful risk analysis.","author":[{"dropping-particle":"","family":"Habli","given":"Ibrahim","non-dropping-particle":"","parse-names":false,"suffix":""},{"dropping-particle":"","family":"Jia","given":"Yan","non-dropping-particle":"","parse-names":false,"suffix":""},{"dropping-particle":"","family":"White","given":"Sean","non-dropping-particle":"","parse-names":false,"suffix":""},{"dropping-particle":"","family":"Gabriel","given":"George","non-dropping-particle":"","parse-names":false,"suffix":""},{"dropping-particle":"","family":"Lawton","given":"Tom","non-dropping-particle":"","parse-names":false,"suffix":""},{"dropping-particle":"","family":"Sujan","given":"Mark","non-dropping-particle":"","parse-names":false,"suffix":""},{"dropping-particle":"","family":"Tomsett","given":"Clive","non-dropping-particle":"","parse-names":false,"suffix":""}],"container-title":"Health Informatics Journal","id":"ITEM-5","issued":{"date-parts":[["2019"]]},"title":"Development and piloting of a software tool to facilitate proactive hazard and risk analysis of Health Information Technology","type":"article-journal","volume":"5"},"uris":["http://www.mendeley.com/documents/?uuid=8f8bc3bb-d69d-413f-9768-8580a1efb64f"]},{"id":"ITEM-6","itemData":{"DOI":"10.1177/1460458212462079","author":[{"dropping-particle":"","family":"Sujan","given":"Mark A.","non-dropping-particle":"","parse-names":false,"suffix":""},{"dropping-particle":"","family":"Koornneef","given":"Floor","non-dropping-particle":"","parse-names":false,"suffix":""},{"dropping-particle":"","family":"Chozos","given":"Nick","non-dropping-particle":"","parse-names":false,"suffix":""},{"dropping-particle":"","family":"Pozzi","given":"Simone","non-dropping-particle":"","parse-names":false,"suffix":""},{"dropping-particle":"","family":"Kelly","given":"Tim","non-dropping-particle":"","parse-names":false,"suffix":""}],"container-title":"Health Informatics Journal","id":"ITEM-6","issue":"3","issued":{"date-parts":[["2013"]]},"page":"165-182","title":"Safety cases for medical devices and health information technology: Involving health-care organisations in the assurance of safety","type":"article-journal","volume":"19"},"uris":["http://www.mendeley.com/documents/?uuid=bacc3ca6-2605-457e-947f-46e524455e18"]},{"id":"ITEM-7","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7","issued":{"date-parts":[["2016"]]},"page":"181-189","publisher":"Elsevier Ltd","title":"Should healthcare providers do safety cases? Lessons from a cross-industry review of safety case practices","type":"article-journal","volume":"84"},"uris":["http://www.mendeley.com/documents/?uuid=86855dd1-8bb0-466e-bb10-7d2b47504eca"]}],"mendeley":{"formattedCitation":"(Denney et al., 2015; Despotou et al., 2012; Flood &amp; Habli, 2011; Habli et al., 2019; Sujan et al., 2016, 2013, 2015)","plainTextFormattedCitation":"(Denney et al., 2015; Despotou et al., 2012; Flood &amp; Habli, 2011; Habli et al., 2019; Sujan et al., 2016, 2013, 2015)","previouslyFormattedCitation":"(Denney et al., 2015; Despotou et al., 2012; Flood &amp; Habli, 2011; Habli et al., 2019; Sujan et al., 2016, 2013, 2015)"},"properties":{"noteIndex":0},"schema":"https://github.com/citation-style-language/schema/raw/master/csl-citation.json"}</w:instrText>
      </w:r>
      <w:r w:rsidR="00851E30">
        <w:fldChar w:fldCharType="separate"/>
      </w:r>
      <w:r w:rsidR="00851E30" w:rsidRPr="00851E30">
        <w:rPr>
          <w:noProof/>
        </w:rPr>
        <w:t>(Denney et al., 2015; Despotou et al., 2012; Flood &amp; Habli, 2011; Habli et al., 2019; Sujan et al., 2016, 2013, 2015)</w:t>
      </w:r>
      <w:r w:rsidR="00851E30">
        <w:fldChar w:fldCharType="end"/>
      </w:r>
      <w:r>
        <w:t>.</w:t>
      </w:r>
    </w:p>
    <w:p w14:paraId="4413FA18" w14:textId="77777777" w:rsidR="00E97300" w:rsidRDefault="00E97300" w:rsidP="00E97300"/>
    <w:p w14:paraId="4D6E52CB" w14:textId="5B247389" w:rsidR="00E97300" w:rsidRDefault="00E97300" w:rsidP="00284465">
      <w:pPr>
        <w:pStyle w:val="Heading2"/>
      </w:pPr>
      <w:r>
        <w:t>Design standards / charter</w:t>
      </w:r>
    </w:p>
    <w:p w14:paraId="61AFA88D" w14:textId="65C0C277" w:rsidR="00B23B5B" w:rsidRDefault="00B05D6C" w:rsidP="00B05D6C">
      <w:r>
        <w:t xml:space="preserve">The purpose of this subsection is to present efforts to develop design standards for </w:t>
      </w:r>
      <w:r w:rsidR="00AA6BB1">
        <w:t>health information tech</w:t>
      </w:r>
      <w:r>
        <w:t>nology</w:t>
      </w:r>
      <w:r w:rsidR="00D55A92">
        <w:t xml:space="preserve"> </w:t>
      </w:r>
      <w:r w:rsidR="00D55A92">
        <w:fldChar w:fldCharType="begin" w:fldLock="1"/>
      </w:r>
      <w:r w:rsidR="00021296">
        <w:instrText>ADDIN CSL_CITATION {"citationItems":[{"id":"ITEM-1","itemData":{"author":[{"dropping-particle":"","family":"Masum","given":"Hassan","non-dropping-particle":"","parse-names":false,"suffix":""},{"dropping-particle":"","family":"Lackman","given":"Rebecca","non-dropping-particle":"","parse-names":false,"suffix":""},{"dropping-particle":"","family":"Bartleson","given":"Karen","non-dropping-particle":"","parse-names":false,"suffix":""}],"container-title":"Globalization and Health","id":"ITEM-1","issue":"49","issued":{"date-parts":[["2013"]]},"title":"Developing global health technology standards: what can other industries teach us?","type":"article-journal","volume":"9"},"uris":["http://www.mendeley.com/documents/?uuid=74ac3f68-d244-4e6c-aa52-b553d073d345"]},{"id":"ITEM-2","itemData":{"DOI":"10.3233/978-1-61499-808-2-127","ISBN":"9781614998082","abstract":"Clinical Decision Support Systems (CDSS) can have positive effects on quality of care measures, yet have not gained widespread traction in healthcare. This study sought to determine and evaluate barriers and facilitators to CDSS implementation and distribution. Based on 768 systems identified in a literature review we conducted semi-structured telephone interviews with 54 system developers in 16 countries. Qualitative analysis led to the identification of 66 key factors influencing implementation. Central issues evolved around CDSS properties, quality and integration, as well as usability, user related factors, internal marketing, resource issues and collaborations with emphasis partly on topics differing from existing research. Additionally, evidence pointed to regional differences regarding implementation hurdles. Recent regulatory requirements were deemed less of a barrier to system adoption than expected, even though lacking expertise in this area was surprisingly common among interview partners","author":[{"dropping-particle":"","family":"Kux","given":"Benjamin R","non-dropping-particle":"","parse-names":false,"suffix":""},{"dropping-particle":"","family":"Majeed","given":"Raphael W","non-dropping-particle":"","parse-names":false,"suffix":""}],"container-title":"Studies in Health Technology and Informatics","id":"ITEM-2","issued":{"date-parts":[["2017"]]},"page":"127-131","title":"Factors Influencing the Implementation and Distribution of Clinical Decision Support Systems (CDSS)","type":"article-journal","volume":"243"},"uris":["http://www.mendeley.com/documents/?uuid=6780e238-4860-4a1e-b551-50982e2578f3"]},{"id":"ITEM-3","itemData":{"DOI":"10.1136/bmjqs-2019-009484","author":[{"dropping-particle":"","family":"Macrae","given":"Carl","non-dropping-particle":"","parse-names":false,"suffix":""}],"container-title":"BMJ Qual Saf","id":"ITEM-3","issued":{"date-parts":[["2019"]]},"page":"495-498","title":"Governing the safety of artificial intelligence in healthcare","type":"article-journal","volume":"28"},"uris":["http://www.mendeley.com/documents/?uuid=03f4e3b8-d271-4aac-a72b-48f8782bb709"]}],"mendeley":{"formattedCitation":"(Kux &amp; Majeed, 2017; Macrae, 2019; Masum et al., 2013)","plainTextFormattedCitation":"(Kux &amp; Majeed, 2017; Macrae, 2019; Masum et al., 2013)","previouslyFormattedCitation":"(Kux &amp; Majeed, 2017; Macrae, 2019; Masum et al., 2013)"},"properties":{"noteIndex":0},"schema":"https://github.com/citation-style-language/schema/raw/master/csl-citation.json"}</w:instrText>
      </w:r>
      <w:r w:rsidR="00D55A92">
        <w:fldChar w:fldCharType="separate"/>
      </w:r>
      <w:r w:rsidR="00021296" w:rsidRPr="00021296">
        <w:rPr>
          <w:noProof/>
        </w:rPr>
        <w:t>(Kux &amp; Majeed, 2017; Macrae, 2019; Masum et al., 2013)</w:t>
      </w:r>
      <w:r w:rsidR="00D55A92">
        <w:fldChar w:fldCharType="end"/>
      </w:r>
      <w:r w:rsidR="00021296">
        <w:t xml:space="preserve">, e.g. </w:t>
      </w:r>
      <w:r w:rsidR="00B23B5B">
        <w:t xml:space="preserve">learning from Business Intelligence and sociotechnical theories </w:t>
      </w:r>
      <w:r w:rsidR="00B23B5B">
        <w:fldChar w:fldCharType="begin" w:fldLock="1"/>
      </w:r>
      <w:r w:rsidR="009D445B">
        <w:instrText>ADDIN CSL_CITATION {"citationItems":[{"id":"ITEM-1","itemData":{"DOI":"10.1007/978-3-030-17347-0_11","ISBN":"9783030173470","author":[{"dropping-particle":"","family":"Moghimi","given":"Hoda","non-dropping-particle":"","parse-names":false,"suffix":""},{"dropping-particle":"","family":"Wickramasinghe","given":"Nilmini","non-dropping-particle":"","parse-names":false,"suffix":""},{"dropping-particle":"","family":"Adya","given":"Monica","non-dropping-particle":"","parse-names":false,"suffix":""}],"id":"ITEM-1","issued":{"date-parts":[["2020"]]},"number-of-pages":"225-257","title":"Intelligent Risk Detection in Health Care: Integrating Social and Technical Factors to Manage Health Outcomes","type":"book"},"uris":["http://www.mendeley.com/documents/?uuid=89978aac-d734-4300-9a2e-5a2f4361638a"]}],"mendeley":{"formattedCitation":"(Moghimi et al., 2020)","plainTextFormattedCitation":"(Moghimi et al., 2020)","previouslyFormattedCitation":"(Moghimi et al., 2020)"},"properties":{"noteIndex":0},"schema":"https://github.com/citation-style-language/schema/raw/master/csl-citation.json"}</w:instrText>
      </w:r>
      <w:r w:rsidR="00B23B5B">
        <w:fldChar w:fldCharType="separate"/>
      </w:r>
      <w:r w:rsidR="003D5C61" w:rsidRPr="003D5C61">
        <w:rPr>
          <w:noProof/>
        </w:rPr>
        <w:t>(Moghimi et al., 2020)</w:t>
      </w:r>
      <w:r w:rsidR="00B23B5B">
        <w:fldChar w:fldCharType="end"/>
      </w:r>
      <w:r w:rsidR="00021296">
        <w:t xml:space="preserve">, </w:t>
      </w:r>
      <w:r w:rsidR="00021296">
        <w:rPr>
          <w:rStyle w:val="normaltextrun"/>
          <w:rFonts w:ascii="Calibri" w:hAnsi="Calibri" w:cs="Calibri"/>
        </w:rPr>
        <w:t xml:space="preserve">Clinical Decision Support Consortia </w:t>
      </w:r>
      <w:r w:rsidR="00021296">
        <w:rPr>
          <w:rStyle w:val="normaltextrun"/>
          <w:rFonts w:ascii="Calibri" w:hAnsi="Calibri" w:cs="Calibri"/>
        </w:rPr>
        <w:fldChar w:fldCharType="begin" w:fldLock="1"/>
      </w:r>
      <w:r w:rsidR="00021296">
        <w:rPr>
          <w:rStyle w:val="normaltextrun"/>
          <w:rFonts w:ascii="Calibri" w:hAnsi="Calibri" w:cs="Calibri"/>
        </w:rPr>
        <w:instrText>ADDIN CSL_CITATION {"citationItems":[{"id":"ITEM-1","itemData":{"DOI":"10.1136/jamia.2009.002030","author":[{"dropping-particle":"","family":"Wright","given":"Adam","non-dropping-particle":"","parse-names":false,"suffix":""},{"dropping-particle":"","family":"Sittig","given":"Dean F.","non-dropping-particle":"","parse-names":false,"suffix":""},{"dropping-particle":"","family":"Ash","given":"Joan S.","non-dropping-particle":"","parse-names":false,"suffix":""},{"dropping-particle":"","family":"Bates","given":"David W.","non-dropping-particle":"","parse-names":false,"suffix":""},{"dropping-particle":"","family":"Feblowitz","given":"Joshua","non-dropping-particle":"","parse-names":false,"suffix":""},{"dropping-particle":"","family":"Fraser","given":"Greg","non-dropping-particle":"","parse-names":false,"suffix":""},{"dropping-particle":"","family":"Maviglia","given":"Saverio M","non-dropping-particle":"","parse-names":false,"suffix":""},{"dropping-particle":"","family":"Mcmullen","given":"Carmit","non-dropping-particle":"","parse-names":false,"suffix":""},{"dropping-particle":"","family":"Nichol","given":"W Paul","non-dropping-particle":"","parse-names":false,"suffix":""},{"dropping-particle":"","family":"Pang","given":"Justine E","non-dropping-particle":"","parse-names":false,"suffix":""},{"dropping-particle":"","family":"Starmer","given":"Jack","non-dropping-particle":"","parse-names":false,"suffix":""},{"dropping-particle":"","family":"Middleton","given":"Blackford","non-dropping-particle":"","parse-names":false,"suffix":""}],"container-title":"J Am Med Inform Assoc 2011;18:187e194.","id":"ITEM-1","issued":{"date-parts":[["2011"]]},"page":"187-194","title":"Governance for clinical decision support: case studies and recommended practices from leading institutions","type":"article-journal","volume":"18"},"uris":["http://www.mendeley.com/documents/?uuid=71e63067-e229-4fab-b9e0-b90d2483fed1"]}],"mendeley":{"formattedCitation":"(Wright et al., 2011)","plainTextFormattedCitation":"(Wright et al., 2011)","previouslyFormattedCitation":"(Wright et al., 2011)"},"properties":{"noteIndex":0},"schema":"https://github.com/citation-style-language/schema/raw/master/csl-citation.json"}</w:instrText>
      </w:r>
      <w:r w:rsidR="00021296">
        <w:rPr>
          <w:rStyle w:val="normaltextrun"/>
          <w:rFonts w:ascii="Calibri" w:hAnsi="Calibri" w:cs="Calibri"/>
        </w:rPr>
        <w:fldChar w:fldCharType="separate"/>
      </w:r>
      <w:r w:rsidR="00021296" w:rsidRPr="00021296">
        <w:rPr>
          <w:rStyle w:val="normaltextrun"/>
          <w:rFonts w:ascii="Calibri" w:hAnsi="Calibri" w:cs="Calibri"/>
          <w:noProof/>
        </w:rPr>
        <w:t>(Wright et al., 2011)</w:t>
      </w:r>
      <w:r w:rsidR="00021296">
        <w:rPr>
          <w:rStyle w:val="normaltextrun"/>
          <w:rFonts w:ascii="Calibri" w:hAnsi="Calibri" w:cs="Calibri"/>
        </w:rPr>
        <w:fldChar w:fldCharType="end"/>
      </w:r>
      <w:r w:rsidR="00021296">
        <w:rPr>
          <w:rStyle w:val="normaltextrun"/>
          <w:rFonts w:ascii="Calibri" w:hAnsi="Calibri" w:cs="Calibri"/>
        </w:rPr>
        <w:t xml:space="preserve">, and preceding scale-up with a scoping review of international, national, and relevant local guidelines </w:t>
      </w:r>
      <w:r w:rsidR="00021296">
        <w:rPr>
          <w:rStyle w:val="normaltextrun"/>
          <w:rFonts w:ascii="Calibri" w:hAnsi="Calibri" w:cs="Calibri"/>
        </w:rPr>
        <w:fldChar w:fldCharType="begin" w:fldLock="1"/>
      </w:r>
      <w:r w:rsidR="008A0035">
        <w:rPr>
          <w:rStyle w:val="normaltextrun"/>
          <w:rFonts w:ascii="Calibri" w:hAnsi="Calibri" w:cs="Calibri"/>
        </w:rPr>
        <w:instrText>ADDIN CSL_CITATION {"citationItems":[{"id":"ITEM-1","itemData":{"DOI":"10.2196/10813","author":[{"dropping-particle":"","family":"Furlong","given":"Eileen","non-dropping-particle":"","parse-names":false,"suffix":""},{"dropping-particle":"","family":"Darley","given":"Andrew","non-dropping-particle":"","parse-names":false,"suffix":""},{"dropping-particle":"","family":"Fox","given":"Patricia","non-dropping-particle":"","parse-names":false,"suffix":""},{"dropping-particle":"","family":"et al.","given":"","non-dropping-particle":"","parse-names":false,"suffix":""}],"container-title":"JMIR Cancer","id":"ITEM-1","issue":"1","issued":{"date-parts":[["2019"]]},"page":"e10813","title":"Adaptation and Implementation of a Mobile Phone–Based Remote Symptom Monitoring System for People With Cancer in Europe","type":"article-journal","volume":"5"},"uris":["http://www.mendeley.com/documents/?uuid=5598cec4-aff0-4f55-b22e-94c4a48a0d2d"]}],"mendeley":{"formattedCitation":"(Furlong et al., 2019)","plainTextFormattedCitation":"(Furlong et al., 2019)","previouslyFormattedCitation":"(Furlong et al., 2019)"},"properties":{"noteIndex":0},"schema":"https://github.com/citation-style-language/schema/raw/master/csl-citation.json"}</w:instrText>
      </w:r>
      <w:r w:rsidR="00021296">
        <w:rPr>
          <w:rStyle w:val="normaltextrun"/>
          <w:rFonts w:ascii="Calibri" w:hAnsi="Calibri" w:cs="Calibri"/>
        </w:rPr>
        <w:fldChar w:fldCharType="separate"/>
      </w:r>
      <w:r w:rsidR="00021296" w:rsidRPr="00021296">
        <w:rPr>
          <w:rStyle w:val="normaltextrun"/>
          <w:rFonts w:ascii="Calibri" w:hAnsi="Calibri" w:cs="Calibri"/>
          <w:noProof/>
        </w:rPr>
        <w:t>(Furlong et al., 2019)</w:t>
      </w:r>
      <w:r w:rsidR="00021296">
        <w:rPr>
          <w:rStyle w:val="normaltextrun"/>
          <w:rFonts w:ascii="Calibri" w:hAnsi="Calibri" w:cs="Calibri"/>
        </w:rPr>
        <w:fldChar w:fldCharType="end"/>
      </w:r>
      <w:r>
        <w:t>.</w:t>
      </w:r>
    </w:p>
    <w:p w14:paraId="2AE2199E" w14:textId="77777777" w:rsidR="00D55A92" w:rsidRDefault="00D55A92" w:rsidP="00E97300"/>
    <w:p w14:paraId="3EFD878F" w14:textId="79B25F40" w:rsidR="00D43272" w:rsidRDefault="00D43272" w:rsidP="00284465">
      <w:pPr>
        <w:pStyle w:val="Heading2"/>
      </w:pPr>
      <w:r>
        <w:lastRenderedPageBreak/>
        <w:t>Interoperability</w:t>
      </w:r>
      <w:r w:rsidR="003C1579">
        <w:t xml:space="preserve"> solutions</w:t>
      </w:r>
    </w:p>
    <w:p w14:paraId="65E617F1" w14:textId="754E42DF" w:rsidR="00E97300" w:rsidRDefault="00B05D6C" w:rsidP="00B05D6C">
      <w:r>
        <w:t xml:space="preserve">The purpose of this subsection is to present efforts made to improve the interoperability of </w:t>
      </w:r>
      <w:r w:rsidR="00AA6BB1">
        <w:t>health information tech</w:t>
      </w:r>
      <w:r>
        <w:t>nologies and health information technology systems. Special reference will be made to the HL7 FHIR standard</w:t>
      </w:r>
      <w:r w:rsidR="00091076">
        <w:t xml:space="preserve"> created by HL7 International </w:t>
      </w:r>
      <w:r w:rsidR="00091076">
        <w:fldChar w:fldCharType="begin" w:fldLock="1"/>
      </w:r>
      <w:r w:rsidR="00CC11BB">
        <w:instrText>ADDIN CSL_CITATION {"citationItems":[{"id":"ITEM-1","itemData":{"author":[{"dropping-particle":"","family":"Health Level Seven International","given":"","non-dropping-particle":"","parse-names":false,"suffix":""}],"id":"ITEM-1","issued":{"date-parts":[["2020"]]},"title":"HL7 International","type":"article"},"uris":["http://www.mendeley.com/documents/?uuid=b896944c-501e-437c-a761-8e46b47eb713"]}],"mendeley":{"formattedCitation":"(Health Level Seven International, 2020)","plainTextFormattedCitation":"(Health Level Seven International, 2020)","previouslyFormattedCitation":"(Health Level Seven International, 2020)"},"properties":{"noteIndex":0},"schema":"https://github.com/citation-style-language/schema/raw/master/csl-citation.json"}</w:instrText>
      </w:r>
      <w:r w:rsidR="00091076">
        <w:fldChar w:fldCharType="separate"/>
      </w:r>
      <w:r w:rsidR="00091076" w:rsidRPr="00091076">
        <w:rPr>
          <w:noProof/>
        </w:rPr>
        <w:t>(Health Level Seven International, 2020)</w:t>
      </w:r>
      <w:r w:rsidR="00091076">
        <w:fldChar w:fldCharType="end"/>
      </w:r>
      <w:r>
        <w:t xml:space="preserve">, which is </w:t>
      </w:r>
      <w:r w:rsidR="00091076">
        <w:t xml:space="preserve">a standard for exchanging EHRs </w:t>
      </w:r>
      <w:r w:rsidR="00D43272">
        <w:fldChar w:fldCharType="begin" w:fldLock="1"/>
      </w:r>
      <w:r w:rsidR="00810D0C">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Houta et al., 2019; Saripalle et al., 2019)","manualFormatting":"(Saripalle et al., 2019; see Houta et al., 2019 for application in epilepsy data)","plainTextFormattedCitation":"(Houta et al., 2019; Saripalle et al., 2019)","previouslyFormattedCitation":"(Houta et al., 2019; Saripalle et al., 2019)"},"properties":{"noteIndex":0},"schema":"https://github.com/citation-style-language/schema/raw/master/csl-citation.json"}</w:instrText>
      </w:r>
      <w:r w:rsidR="00D43272">
        <w:fldChar w:fldCharType="separate"/>
      </w:r>
      <w:r w:rsidRPr="00B05D6C">
        <w:rPr>
          <w:noProof/>
        </w:rPr>
        <w:t>(Saripalle et al., 2019</w:t>
      </w:r>
      <w:r>
        <w:rPr>
          <w:noProof/>
        </w:rPr>
        <w:t xml:space="preserve">; see </w:t>
      </w:r>
      <w:r w:rsidRPr="00B05D6C">
        <w:rPr>
          <w:noProof/>
        </w:rPr>
        <w:t>Houta et al., 2019</w:t>
      </w:r>
      <w:r>
        <w:rPr>
          <w:noProof/>
        </w:rPr>
        <w:t xml:space="preserve"> for application in epilepsy data</w:t>
      </w:r>
      <w:r w:rsidRPr="00B05D6C">
        <w:rPr>
          <w:noProof/>
        </w:rPr>
        <w:t>)</w:t>
      </w:r>
      <w:r w:rsidR="00D43272">
        <w:fldChar w:fldCharType="end"/>
      </w:r>
      <w:r>
        <w:t xml:space="preserve">, and an example of a </w:t>
      </w:r>
      <w:r w:rsidR="005951F5">
        <w:t xml:space="preserve">distributed architecture to integrate EHRs </w:t>
      </w:r>
      <w:r w:rsidR="005951F5">
        <w:fldChar w:fldCharType="begin" w:fldLock="1"/>
      </w:r>
      <w:r w:rsidR="00FC11C7">
        <w:instrText>ADDIN CSL_CITATION {"citationItems":[{"id":"ITEM-1","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1","issued":{"date-parts":[["2017"]]},"page":"70-81","publisher":"Elsevier Inc.","title":"OmniPHR : A distributed architecture model to integrate personal health records","type":"article-journal","volume":"71"},"uris":["http://www.mendeley.com/documents/?uuid=05c32272-f736-4af2-bb40-6cf5c537d632"]},{"id":"ITEM-2","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2","issue":"2","issued":{"date-parts":[["2019"]]},"page":"867-873","title":"Toward a Model for Personal Health Record Interoperability","type":"article-journal","volume":"23"},"uris":["http://www.mendeley.com/documents/?uuid=cfce974b-ad7b-4c7f-9e18-757e48591be6"]}],"mendeley":{"formattedCitation":"(Roehrs et al., 2019, 2017)","plainTextFormattedCitation":"(Roehrs et al., 2019, 2017)","previouslyFormattedCitation":"(Roehrs et al., 2019, 2017)"},"properties":{"noteIndex":0},"schema":"https://github.com/citation-style-language/schema/raw/master/csl-citation.json"}</w:instrText>
      </w:r>
      <w:r w:rsidR="005951F5">
        <w:fldChar w:fldCharType="separate"/>
      </w:r>
      <w:r w:rsidR="005951F5" w:rsidRPr="005951F5">
        <w:rPr>
          <w:noProof/>
        </w:rPr>
        <w:t>(Roehrs et al., 2019, 2017)</w:t>
      </w:r>
      <w:r w:rsidR="005951F5">
        <w:fldChar w:fldCharType="end"/>
      </w:r>
      <w:r w:rsidR="005951F5">
        <w:t xml:space="preserve">, which makes use of blockchain approaches </w:t>
      </w:r>
      <w:r w:rsidR="005951F5">
        <w:fldChar w:fldCharType="begin" w:fldLock="1"/>
      </w:r>
      <w:r w:rsidR="005951F5">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mendeley":{"formattedCitation":"(Roehrs, 2019)","plainTextFormattedCitation":"(Roehrs, 2019)","previouslyFormattedCitation":"(Roehrs, 2019)"},"properties":{"noteIndex":0},"schema":"https://github.com/citation-style-language/schema/raw/master/csl-citation.json"}</w:instrText>
      </w:r>
      <w:r w:rsidR="005951F5">
        <w:fldChar w:fldCharType="separate"/>
      </w:r>
      <w:r w:rsidR="005951F5" w:rsidRPr="005951F5">
        <w:rPr>
          <w:noProof/>
        </w:rPr>
        <w:t>(Roehrs, 2019)</w:t>
      </w:r>
      <w:r w:rsidR="005951F5">
        <w:fldChar w:fldCharType="end"/>
      </w:r>
      <w:r>
        <w:t>.</w:t>
      </w:r>
    </w:p>
    <w:p w14:paraId="76DAAF92" w14:textId="425A35F2" w:rsidR="00745D0A" w:rsidRDefault="00745D0A" w:rsidP="00E97300"/>
    <w:p w14:paraId="1ABCE160" w14:textId="3D052651" w:rsidR="00810D0C" w:rsidRDefault="00810D0C" w:rsidP="00810D0C">
      <w:pPr>
        <w:pStyle w:val="Heading2"/>
      </w:pPr>
      <w:r>
        <w:t>Dynamic and causal modelling</w:t>
      </w:r>
    </w:p>
    <w:p w14:paraId="4D6CEE62" w14:textId="4F9B8AE0" w:rsidR="00810D0C" w:rsidRPr="00810D0C" w:rsidRDefault="00810D0C" w:rsidP="00810D0C">
      <w:r>
        <w:t>The purpose of this section is to summarise progress made to tackle the problem of transient relevance of statistical models, making special reference to dynamic and causal modelling solutions</w:t>
      </w:r>
      <w:r w:rsidR="008A0035">
        <w:t xml:space="preserve"> </w:t>
      </w:r>
      <w:r w:rsidR="008A0035">
        <w:fldChar w:fldCharType="begin" w:fldLock="1"/>
      </w:r>
      <w:r w:rsidR="001F4ED1">
        <w:instrText>ADDIN CSL_CITATION {"citationItems":[{"id":"ITEM-1","itemData":{"DOI":"10.1177/0962280215626466","ISSN":"14770334","abstract":"A clinical prediction model is a tool for predicting healthcare outcomes, usually within a specific population and context. A common approach is to develop a new clinical prediction model for each population and context; however, this wastes potentially useful historical information. A better approach is to update or incorporate the existing clinical prediction models already developed for use in similar contexts or populations. In addition, clinical prediction models commonly become miscalibrated over time, and need replacing or updating. In this article, we review a range of approaches for reusing and updating clinical prediction models; these fall in into three main categories: simple coefficient updating, combining multiple previous clinical prediction models in a meta-model and dynamic updating of models. We evaluated the performance (discrimination and calibration) of the different strategies using data on mortality following cardiac surgery in the United Kingdom: We found that no single strategy performed sufficiently well to be used to the exclusion of the others. In conclusion, useful tools exist for updating existing clinical prediction models to a new population or context, and these should be implemented rather than developing a new clinical prediction model from scratch, using a breadth of complementary statistical methods.","author":[{"dropping-particle":"","family":"Su","given":"Ting Li","non-dropping-particle":"","parse-names":false,"suffix":""},{"dropping-particle":"","family":"Jaki","given":"Thomas","non-dropping-particle":"","parse-names":false,"suffix":""},{"dropping-particle":"","family":"Hickey","given":"Graeme L.","non-dropping-particle":"","parse-names":false,"suffix":""},{"dropping-particle":"","family":"Buchan","given":"Iain","non-dropping-particle":"","parse-names":false,"suffix":""},{"dropping-particle":"","family":"Sperrin","given":"Matthew","non-dropping-particle":"","parse-names":false,"suffix":""}],"container-title":"Statistical Methods in Medical Research","id":"ITEM-1","issue":"1","issued":{"date-parts":[["2018"]]},"page":"185-197","title":"A review of statistical updating methods for clinical prediction models","type":"article-journal","volume":"27"},"uris":["http://www.mendeley.com/documents/?uuid=db90f3dc-1d9f-4198-897b-19a67160790e"]},{"id":"ITEM-2","itemData":{"DOI":"10.1161/CIRCOUTCOMES.111.000012","ISSN":"19417713","abstract":"Background-The calibration of several cardiac clinical prediction models has deteriorated over time. We compare different model fitting approaches for in-hospital mortality after cardiac surgery that adjust for cross-sectional case mix in a heterogeneous patient population. Methods and Results-Data from &gt;300 000 consecutive cardiac surgery procedures performed at all National Health Service and some private hospitals in England and Wales between April 2001 and March 2011 were extracted from the National Institute for Cardiovascular Outcomes Research clinical registry. The study outcome was in-hospital mortality. Model approaches included not updating, periodic refitting, rolling window, and dynamic logistic regression. Covariate adjustment was made in each model using variables included in the logistic European System for Cardiac Operative Risk Evaluation model. The association between in-hospital mortality and some variables changed with time. Notably, the intercept coefficient has been steadily decreasing during the study period, consistent with decreasing observed mortality. Some risk factors, such as operative urgency and postinfarct ventricular septal defect, have been relatively stable over time, whereas other risk factors, such as left ventricular function and surgery on the thoracic aorta, have been associated with lower risk relative to the static model. Conclusions-Dynamic models or periodic model refitting is necessary to counteract calibration drift. A dynamic modeling framework that uses contemporary and available historic data can provide a continuously smooth update mechanism that also allows for inferences to be made on individual risk factors. Better models that withstand the effects of time give advantages for governance, quality improvement, and patient-level decision making. © 2013 American Heart Association, Inc.","author":[{"dropping-particle":"","family":"Hickey","given":"Graeme L.","non-dropping-particle":"","parse-names":false,"suffix":""},{"dropping-particle":"","family":"Grant","given":"Stuart W.","non-dropping-particle":"","parse-names":false,"suffix":""},{"dropping-particle":"","family":"Caiado","given":"Camila","non-dropping-particle":"","parse-names":false,"suffix":""},{"dropping-particle":"","family":"Kendall","given":"Simon","non-dropping-particle":"","parse-names":false,"suffix":""},{"dropping-particle":"","family":"Dunning","given":"Joel","non-dropping-particle":"","parse-names":false,"suffix":""},{"dropping-particle":"","family":"Poullis","given":"Michael","non-dropping-particle":"","parse-names":false,"suffix":""},{"dropping-particle":"","family":"Buchan","given":"Iain","non-dropping-particle":"","parse-names":false,"suffix":""},{"dropping-particle":"","family":"Bridgewater","given":"Ben","non-dropping-particle":"","parse-names":false,"suffix":""}],"container-title":"Circulation: Cardiovascular Quality and Outcomes","id":"ITEM-2","issue":"6","issued":{"date-parts":[["2013"]]},"page":"649-658","title":"Dynamic prediction modeling approaches for cardiac surgery","type":"article-journal","volume":"6"},"uris":["http://www.mendeley.com/documents/?uuid=7f1fdbc7-b623-4c0d-b3b3-a8272776b389"]},{"id":"ITEM-3","itemData":{"DOI":"10.1002/sim.6860.A","ISBN":"0277-6715","abstract":"Dynamic prediction uses longitudinal biomarkers for real-time prediction of an individual patient's prognosis. This is critical for patients with an incurable disease such as cancer. Biomarker trajectories are usually not linear, nor even monotone, and vary greatly across individuals. Therefore, it is difficult to fit them with parametric models. With this consideration, we propose an approach for dynamic prediction that does not need to model the biomarker trajectories. Instead, as a trade-off, we assume that the biomarker effects on the risk of disease recurrence are smooth functions over time. This approach turns out to be computationally easier. Simulation studies show that the proposed approach achieves stable estimation of biomarker effects over time, has good predictive performance, and is robust against model misspecification. It is a good compromise between two major approaches, namely, (i) joint modeling of longitudinal and survival data and (ii) landmark analysis. The proposed method is applied to patients with chronic myeloid leukemia. At any time following their treatment with tyrosine kinase inhibitors, longitudinally measured BCR-ABL gene expression levels are used to predict the risk of disease progression. Copyright © 2016 John Wiley &amp; Sons, Ltd.","author":[{"dropping-particle":"","family":"Huang","given":"Xuelin","non-dropping-particle":"","parse-names":false,"suffix":""},{"dropping-particle":"","family":"Yan","given":"Fangrong","non-dropping-particle":"","parse-names":false,"suffix":""},{"dropping-particle":"","family":"Ning","given":"Jing","non-dropping-particle":"","parse-names":false,"suffix":""},{"dropping-particle":"","family":"Feng","given":"Ziding","non-dropping-particle":"","parse-names":false,"suffix":""},{"dropping-particle":"","family":"Choi","given":"Sangbum","non-dropping-particle":"","parse-names":false,"suffix":""},{"dropping-particle":"","family":"Cortes","given":"Jorge","non-dropping-particle":"","parse-names":false,"suffix":""}],"container-title":"Statistics in Medicine","id":"ITEM-3","issue":"13","issued":{"date-parts":[["2016"]]},"page":"2167-2182","title":"A two-stage approach for dynamic prediction of time-to-event distributions","type":"article-journal","volume":"35"},"uris":["http://www.mendeley.com/documents/?uuid=73cc8330-affc-4ba1-a55d-1c39c2d46f75"]},{"id":"ITEM-4","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4","issue":"12","issued":{"date-parts":[["2019"]]},"page":"1675-1676","title":"Explicit causal reasoning is needed to prevent prognostic models being victims of their own success","type":"article-journal","volume":"26"},"uris":["http://www.mendeley.com/documents/?uuid=89ca11e4-e838-4fa8-bfc4-b1493b7f3253"]},{"id":"ITEM-5","itemData":{"DOI":"10.1002/sim.7913","ISSN":"10970258","abstract":"Clinical prediction models (CPMs) can inform decision making about treatment initiation, which requires predicted risks assuming no treatment is given. However, this is challenging since CPMs are usually derived using data sets where patients received treatment, often initiated postbaseline as “treatment drop-ins.” This study proposes the use of marginal structural models (MSMs) to adjust for treatment drop-in. We illustrate the use of MSMs in the CPM framework through simulation studies that represent randomized controlled trials and real-world observational data and the example of statin initiation for cardiovascular disease prevention. The simulations include a binary treatment and a covariate, each recorded at two timepoints and having a prognostic effect on a binary outcome. The bias in predicted risk was examined in a model ignoring treatment, a model fitted on treatment-naïve patients (at baseline), a model including baseline treatment, and the MSM. In all simulation scenarios, all models except the MSM underestimated the risk of outcome given absence of treatment. These results were supported in the statin initiation example, which showed that ignoring statin initiation postbaseline resulted in models that significantly underestimated the risk of a cardiovascular disease event occurring within 10 years. Consequently, CPMs that do not acknowledge treatment drop-in can lead to underallocation of treatment. In conclusion, when developing CPMs to predict treatment-naïve risk, researchers should consider using MSMs to adjust for treatment drop-in, and also seek to exploit the ability of MSMs to allow estimation of individual treatment effects.","author":[{"dropping-particle":"","family":"Sperrin","given":"Matthew","non-dropping-particle":"","parse-names":false,"suffix":""},{"dropping-particle":"","family":"Martin","given":"Glen P.","non-dropping-particle":"","parse-names":false,"suffix":""},{"dropping-particle":"","family":"Pate","given":"Alexander","non-dropping-particle":"","parse-names":false,"suffix":""},{"dropping-particle":"","family":"Staa","given":"Tjeerd","non-dropping-particle":"Van","parse-names":false,"suffix":""},{"dropping-particle":"","family":"Peek","given":"Niels","non-dropping-particle":"","parse-names":false,"suffix":""},{"dropping-particle":"","family":"Buchan","given":"Iain","non-dropping-particle":"","parse-names":false,"suffix":""}],"container-title":"Statistics in Medicine","id":"ITEM-5","issue":"28","issued":{"date-parts":[["2018"]]},"page":"4142-4154","title":"Using marginal structural models to adjust for treatment drop-in when developing clinical prediction models","type":"article-journal","volume":"37"},"uris":["http://www.mendeley.com/documents/?uuid=52450dd0-0f99-41ee-adf8-7dc242cab719"]}],"mendeley":{"formattedCitation":"(Hickey, Grant, Caiado, et al., 2013; Huang et al., 2016; Sperrin et al., 2019, 2018; Su et al., 2018)","plainTextFormattedCitation":"(Hickey, Grant, Caiado, et al., 2013; Huang et al., 2016; Sperrin et al., 2019, 2018; Su et al., 2018)","previouslyFormattedCitation":"(Hickey, Grant, Caiado, et al., 2013; Huang et al., 2016; Sperrin et al., 2019, 2018; Su et al., 2018)"},"properties":{"noteIndex":0},"schema":"https://github.com/citation-style-language/schema/raw/master/csl-citation.json"}</w:instrText>
      </w:r>
      <w:r w:rsidR="008A0035">
        <w:fldChar w:fldCharType="separate"/>
      </w:r>
      <w:r w:rsidR="00440844" w:rsidRPr="00440844">
        <w:rPr>
          <w:noProof/>
        </w:rPr>
        <w:t>(Hickey, Grant, Caiado, et al., 2013; Huang et al., 2016; Sperrin et al., 2019, 2018; Su et al., 2018)</w:t>
      </w:r>
      <w:r w:rsidR="008A0035">
        <w:fldChar w:fldCharType="end"/>
      </w:r>
      <w:r>
        <w:t>.</w:t>
      </w:r>
    </w:p>
    <w:p w14:paraId="19D44E7F" w14:textId="77777777" w:rsidR="00810D0C" w:rsidRDefault="00810D0C" w:rsidP="00E97300"/>
    <w:p w14:paraId="3E8E62A2" w14:textId="1AD0E97B" w:rsidR="00745D0A" w:rsidRDefault="00745D0A" w:rsidP="00745D0A">
      <w:pPr>
        <w:pStyle w:val="Heading2"/>
      </w:pPr>
      <w:r>
        <w:t>M</w:t>
      </w:r>
      <w:r w:rsidR="003C1579">
        <w:t xml:space="preserve">achine </w:t>
      </w:r>
      <w:r>
        <w:t>L</w:t>
      </w:r>
      <w:r w:rsidR="003C1579">
        <w:t>earning</w:t>
      </w:r>
      <w:r>
        <w:t xml:space="preserve"> for data quality</w:t>
      </w:r>
    </w:p>
    <w:p w14:paraId="776ABE95" w14:textId="5118811F" w:rsidR="00745D0A" w:rsidRPr="00745D0A" w:rsidRDefault="00B05D6C" w:rsidP="00B05D6C">
      <w:r>
        <w:t xml:space="preserve">The purpose of this subsection is to discuss the potential for machine-learning methods to help ensure data quality, with special reference to work by </w:t>
      </w:r>
      <w:r w:rsidR="002F4F7F">
        <w:fldChar w:fldCharType="begin" w:fldLock="1"/>
      </w:r>
      <w:r>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article-journal"},"uris":["http://www.mendeley.com/documents/?uuid=699b0d14-12d4-49ba-b0d1-6d7e58ce50d7"]}],"mendeley":{"formattedCitation":"(Sako et al., 2020)","manualFormatting":"Sako et al. (2020)","plainTextFormattedCitation":"(Sako et al., 2020)","previouslyFormattedCitation":"(Sako et al., 2020)"},"properties":{"noteIndex":0},"schema":"https://github.com/citation-style-language/schema/raw/master/csl-citation.json"}</w:instrText>
      </w:r>
      <w:r w:rsidR="002F4F7F">
        <w:fldChar w:fldCharType="separate"/>
      </w:r>
      <w:r w:rsidR="00B23B5B" w:rsidRPr="00B23B5B">
        <w:rPr>
          <w:noProof/>
        </w:rPr>
        <w:t xml:space="preserve">Sako et al. </w:t>
      </w:r>
      <w:r>
        <w:rPr>
          <w:noProof/>
        </w:rPr>
        <w:t>(</w:t>
      </w:r>
      <w:r w:rsidR="00B23B5B" w:rsidRPr="00B23B5B">
        <w:rPr>
          <w:noProof/>
        </w:rPr>
        <w:t>2020)</w:t>
      </w:r>
      <w:r w:rsidR="002F4F7F">
        <w:fldChar w:fldCharType="end"/>
      </w:r>
      <w:r>
        <w:t>.</w:t>
      </w:r>
    </w:p>
    <w:p w14:paraId="551E633F" w14:textId="77777777" w:rsidR="00E97300" w:rsidRDefault="00E97300" w:rsidP="00E97300"/>
    <w:p w14:paraId="09D25151" w14:textId="77777777" w:rsidR="00E97300" w:rsidRDefault="00E97300" w:rsidP="00E97300"/>
    <w:p w14:paraId="64863357" w14:textId="106AFCB8" w:rsidR="006D4CAF" w:rsidRDefault="006D4CAF" w:rsidP="00E97300">
      <w:pPr>
        <w:pStyle w:val="Heading1"/>
      </w:pPr>
      <w:r>
        <w:t>Discussion</w:t>
      </w:r>
    </w:p>
    <w:p w14:paraId="2DDFC05A" w14:textId="4EE2C8F3" w:rsidR="00865867" w:rsidRPr="00865867" w:rsidRDefault="009B3EEC" w:rsidP="009B3EEC">
      <w:r>
        <w:t>The purpose of this section is to collate additional arguments raised by the collaborative that have not already been addressed in the previous sections. For example, we might choose to discuss how events like the COVID-19 pandemic might drive some technologies ahead and the consequences of such unexpected occurrences, e.g. atypical growth in r</w:t>
      </w:r>
      <w:r w:rsidR="00865867">
        <w:t>emote monitoring</w:t>
      </w:r>
      <w:r>
        <w:t>, r</w:t>
      </w:r>
      <w:r w:rsidR="00865867">
        <w:t>emote testing</w:t>
      </w:r>
      <w:r>
        <w:t>, r</w:t>
      </w:r>
      <w:r w:rsidR="00865867">
        <w:t>emote imaging</w:t>
      </w:r>
      <w:r>
        <w:t>, r</w:t>
      </w:r>
      <w:r w:rsidR="00865867">
        <w:t>obotic care</w:t>
      </w:r>
      <w:r>
        <w:t>, and p</w:t>
      </w:r>
      <w:r w:rsidR="00865867">
        <w:t>ersonal preventive medicine</w:t>
      </w:r>
      <w:r>
        <w:t>.</w:t>
      </w:r>
    </w:p>
    <w:p w14:paraId="7BE2FF61" w14:textId="675AA904" w:rsidR="006D4CAF" w:rsidRDefault="006D4CAF" w:rsidP="006D4CAF"/>
    <w:p w14:paraId="1C12E183" w14:textId="77777777" w:rsidR="00EC546B" w:rsidRDefault="00EC546B" w:rsidP="006D4CAF"/>
    <w:p w14:paraId="4E6C1F67" w14:textId="77777777" w:rsidR="006D4CAF" w:rsidRDefault="006D4CAF" w:rsidP="00E97300">
      <w:pPr>
        <w:pStyle w:val="Heading1"/>
      </w:pPr>
      <w:r>
        <w:t>Conclusion</w:t>
      </w:r>
    </w:p>
    <w:p w14:paraId="7E8D486A" w14:textId="4BB2B358" w:rsidR="006D4CAF" w:rsidRDefault="009B3EEC" w:rsidP="006D4CAF">
      <w:r>
        <w:t xml:space="preserve">The purposes of this section are to 1) summarise the intention of this first collaboration in the series, 2) succinctly summarise the types of new and emerging </w:t>
      </w:r>
      <w:r w:rsidR="00AA6BB1">
        <w:t>health information tech</w:t>
      </w:r>
      <w:r>
        <w:t>nologies considered, 3) succinctly summarise the types of novel challenges that the collaborative suggests are posed by the aforementioned technologies, 4) succinctly summarise the class of solutions needed, 5) suggest the next steps required to facilitate these solutions, 6) foreshadow the subsequent collaboration in the series “</w:t>
      </w:r>
      <w:r w:rsidRPr="009B3EEC">
        <w:rPr>
          <w:i/>
        </w:rPr>
        <w:t>The implications of contemporary safety theory (Safety-I and Safety-II) for digital innovation</w:t>
      </w:r>
      <w:r w:rsidR="00250CF3">
        <w:rPr>
          <w:i/>
        </w:rPr>
        <w:t xml:space="preserve"> in healthcare</w:t>
      </w:r>
      <w:r>
        <w:t>”.</w:t>
      </w:r>
    </w:p>
    <w:p w14:paraId="219726D7" w14:textId="5B836341" w:rsidR="000B2D7E" w:rsidRDefault="000B2D7E" w:rsidP="006D4CAF"/>
    <w:p w14:paraId="5A83A754" w14:textId="752395E8" w:rsidR="000B2D7E" w:rsidRDefault="000B2D7E" w:rsidP="006D4CAF"/>
    <w:p w14:paraId="713ACB55" w14:textId="2B739829" w:rsidR="000B2D7E" w:rsidRDefault="000B2D7E" w:rsidP="000B2D7E">
      <w:pPr>
        <w:pStyle w:val="Heading1"/>
      </w:pPr>
      <w:r>
        <w:t>References</w:t>
      </w:r>
    </w:p>
    <w:p w14:paraId="29CF35F7" w14:textId="72A9C88A"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0B2D7E">
        <w:rPr>
          <w:rFonts w:ascii="Calibri" w:hAnsi="Calibri" w:cs="Calibri"/>
          <w:noProof/>
          <w:szCs w:val="24"/>
        </w:rPr>
        <w:t xml:space="preserve">Banerjee, A. (2019). Digital health interventions and inequalities: The case for a new paradigm. </w:t>
      </w:r>
      <w:r w:rsidRPr="000B2D7E">
        <w:rPr>
          <w:rFonts w:ascii="Calibri" w:hAnsi="Calibri" w:cs="Calibri"/>
          <w:i/>
          <w:iCs/>
          <w:noProof/>
          <w:szCs w:val="24"/>
        </w:rPr>
        <w:t xml:space="preserve">BMJ </w:t>
      </w:r>
      <w:r w:rsidRPr="000B2D7E">
        <w:rPr>
          <w:rFonts w:ascii="Calibri" w:hAnsi="Calibri" w:cs="Calibri"/>
          <w:i/>
          <w:iCs/>
          <w:noProof/>
          <w:szCs w:val="24"/>
        </w:rPr>
        <w:lastRenderedPageBreak/>
        <w:t>Evidence-Based Medicine</w:t>
      </w:r>
      <w:r w:rsidRPr="000B2D7E">
        <w:rPr>
          <w:rFonts w:ascii="Calibri" w:hAnsi="Calibri" w:cs="Calibri"/>
          <w:noProof/>
          <w:szCs w:val="24"/>
        </w:rPr>
        <w:t xml:space="preserve">, </w:t>
      </w:r>
      <w:r w:rsidRPr="000B2D7E">
        <w:rPr>
          <w:rFonts w:ascii="Calibri" w:hAnsi="Calibri" w:cs="Calibri"/>
          <w:i/>
          <w:iCs/>
          <w:noProof/>
          <w:szCs w:val="24"/>
        </w:rPr>
        <w:t>2</w:t>
      </w:r>
      <w:r w:rsidRPr="000B2D7E">
        <w:rPr>
          <w:rFonts w:ascii="Calibri" w:hAnsi="Calibri" w:cs="Calibri"/>
          <w:noProof/>
          <w:szCs w:val="24"/>
        </w:rPr>
        <w:t>, 2–5. https://doi.org/10.1136/bmjebm-2019-111282</w:t>
      </w:r>
    </w:p>
    <w:p w14:paraId="0D561AFA"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Benson, T., &amp; Grieve, G. (2016). </w:t>
      </w:r>
      <w:r w:rsidRPr="000B2D7E">
        <w:rPr>
          <w:rFonts w:ascii="Calibri" w:hAnsi="Calibri" w:cs="Calibri"/>
          <w:i/>
          <w:iCs/>
          <w:noProof/>
          <w:szCs w:val="24"/>
        </w:rPr>
        <w:t>Principles of Health Interoperability: SNOMED CT, HL7 and FHIR</w:t>
      </w:r>
      <w:r w:rsidRPr="000B2D7E">
        <w:rPr>
          <w:rFonts w:ascii="Calibri" w:hAnsi="Calibri" w:cs="Calibri"/>
          <w:noProof/>
          <w:szCs w:val="24"/>
        </w:rPr>
        <w:t xml:space="preserve"> (3rd ed.). Retrieved from https://s3.amazonaws.com/academia.edu.documents/62118976/Principles_of_Health_Interoperability_-_SNOMED_CT__HL7__and_FHIR20200217-30649-712nov.pdf?response-content-disposition=inline%3B filename%3DPrinciples_of_Health_Interoperability.pdf&amp;X-Amz-Algorithm=</w:t>
      </w:r>
    </w:p>
    <w:p w14:paraId="3B559EEB"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Daly Lynn, J., Rondón-Sulbarán, J., Quinn, E., Ryan, A., McCormack, B., &amp; Martin, S. (2019). A systematic review of electronic assistive technology within supporting living environments for people with dementia. </w:t>
      </w:r>
      <w:r w:rsidRPr="000B2D7E">
        <w:rPr>
          <w:rFonts w:ascii="Calibri" w:hAnsi="Calibri" w:cs="Calibri"/>
          <w:i/>
          <w:iCs/>
          <w:noProof/>
          <w:szCs w:val="24"/>
        </w:rPr>
        <w:t>Dementia</w:t>
      </w:r>
      <w:r w:rsidRPr="000B2D7E">
        <w:rPr>
          <w:rFonts w:ascii="Calibri" w:hAnsi="Calibri" w:cs="Calibri"/>
          <w:noProof/>
          <w:szCs w:val="24"/>
        </w:rPr>
        <w:t xml:space="preserve">, </w:t>
      </w:r>
      <w:r w:rsidRPr="000B2D7E">
        <w:rPr>
          <w:rFonts w:ascii="Calibri" w:hAnsi="Calibri" w:cs="Calibri"/>
          <w:i/>
          <w:iCs/>
          <w:noProof/>
          <w:szCs w:val="24"/>
        </w:rPr>
        <w:t>18</w:t>
      </w:r>
      <w:r w:rsidRPr="000B2D7E">
        <w:rPr>
          <w:rFonts w:ascii="Calibri" w:hAnsi="Calibri" w:cs="Calibri"/>
          <w:noProof/>
          <w:szCs w:val="24"/>
        </w:rPr>
        <w:t>(7–8), 2371–2435. https://doi.org/10.1177/1471301217733649</w:t>
      </w:r>
    </w:p>
    <w:p w14:paraId="5EBE7CC1"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Denney, E., Pai, G., &amp; Habli, I. (2015). Dynamic Safety Cases for Through-Life Safety Assurance. </w:t>
      </w:r>
      <w:r w:rsidRPr="000B2D7E">
        <w:rPr>
          <w:rFonts w:ascii="Calibri" w:hAnsi="Calibri" w:cs="Calibri"/>
          <w:i/>
          <w:iCs/>
          <w:noProof/>
          <w:szCs w:val="24"/>
        </w:rPr>
        <w:t>Proceedings - International Conference on Software Engineering</w:t>
      </w:r>
      <w:r w:rsidRPr="000B2D7E">
        <w:rPr>
          <w:rFonts w:ascii="Calibri" w:hAnsi="Calibri" w:cs="Calibri"/>
          <w:noProof/>
          <w:szCs w:val="24"/>
        </w:rPr>
        <w:t xml:space="preserve">, </w:t>
      </w:r>
      <w:r w:rsidRPr="000B2D7E">
        <w:rPr>
          <w:rFonts w:ascii="Calibri" w:hAnsi="Calibri" w:cs="Calibri"/>
          <w:i/>
          <w:iCs/>
          <w:noProof/>
          <w:szCs w:val="24"/>
        </w:rPr>
        <w:t>2</w:t>
      </w:r>
      <w:r w:rsidRPr="000B2D7E">
        <w:rPr>
          <w:rFonts w:ascii="Calibri" w:hAnsi="Calibri" w:cs="Calibri"/>
          <w:noProof/>
          <w:szCs w:val="24"/>
        </w:rPr>
        <w:t>(2), 587–590. https://doi.org/10.1109/ICSE.2015.199</w:t>
      </w:r>
    </w:p>
    <w:p w14:paraId="4CC4DAB8"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Despotou, G., White, S., Kelly, T., &amp; Ryan, M. (2012). Introducing safety cases for health IT. </w:t>
      </w:r>
      <w:r w:rsidRPr="000B2D7E">
        <w:rPr>
          <w:rFonts w:ascii="Calibri" w:hAnsi="Calibri" w:cs="Calibri"/>
          <w:i/>
          <w:iCs/>
          <w:noProof/>
          <w:szCs w:val="24"/>
        </w:rPr>
        <w:t>2012 4th International Workshop on Software Engineering in Health Care, SEHC 2012 - Proceedings</w:t>
      </w:r>
      <w:r w:rsidRPr="000B2D7E">
        <w:rPr>
          <w:rFonts w:ascii="Calibri" w:hAnsi="Calibri" w:cs="Calibri"/>
          <w:noProof/>
          <w:szCs w:val="24"/>
        </w:rPr>
        <w:t>, 44–50. https://doi.org/10.1109/SEHC.2012.6227010</w:t>
      </w:r>
    </w:p>
    <w:p w14:paraId="3707A02F"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Flood, M., &amp; Habli, I. (2011). Multi-view safety cases. </w:t>
      </w:r>
      <w:r w:rsidRPr="000B2D7E">
        <w:rPr>
          <w:rFonts w:ascii="Calibri" w:hAnsi="Calibri" w:cs="Calibri"/>
          <w:i/>
          <w:iCs/>
          <w:noProof/>
          <w:szCs w:val="24"/>
        </w:rPr>
        <w:t>IET Conference Publications</w:t>
      </w:r>
      <w:r w:rsidRPr="000B2D7E">
        <w:rPr>
          <w:rFonts w:ascii="Calibri" w:hAnsi="Calibri" w:cs="Calibri"/>
          <w:noProof/>
          <w:szCs w:val="24"/>
        </w:rPr>
        <w:t xml:space="preserve">, </w:t>
      </w:r>
      <w:r w:rsidRPr="000B2D7E">
        <w:rPr>
          <w:rFonts w:ascii="Calibri" w:hAnsi="Calibri" w:cs="Calibri"/>
          <w:i/>
          <w:iCs/>
          <w:noProof/>
          <w:szCs w:val="24"/>
        </w:rPr>
        <w:t>2011</w:t>
      </w:r>
      <w:r w:rsidRPr="000B2D7E">
        <w:rPr>
          <w:rFonts w:ascii="Calibri" w:hAnsi="Calibri" w:cs="Calibri"/>
          <w:noProof/>
          <w:szCs w:val="24"/>
        </w:rPr>
        <w:t>(578 CP), 1–6. https://doi.org/10.1049/cp.2011.0260</w:t>
      </w:r>
    </w:p>
    <w:p w14:paraId="3A98EEA9"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Furlong, E., Darley, A., Fox, P., &amp; et al. (2019). Adaptation and Implementation of a Mobile Phone–Based Remote Symptom Monitoring System for People With Cancer in Europe. </w:t>
      </w:r>
      <w:r w:rsidRPr="000B2D7E">
        <w:rPr>
          <w:rFonts w:ascii="Calibri" w:hAnsi="Calibri" w:cs="Calibri"/>
          <w:i/>
          <w:iCs/>
          <w:noProof/>
          <w:szCs w:val="24"/>
        </w:rPr>
        <w:t>JMIR Cancer</w:t>
      </w:r>
      <w:r w:rsidRPr="000B2D7E">
        <w:rPr>
          <w:rFonts w:ascii="Calibri" w:hAnsi="Calibri" w:cs="Calibri"/>
          <w:noProof/>
          <w:szCs w:val="24"/>
        </w:rPr>
        <w:t xml:space="preserve">, </w:t>
      </w:r>
      <w:r w:rsidRPr="000B2D7E">
        <w:rPr>
          <w:rFonts w:ascii="Calibri" w:hAnsi="Calibri" w:cs="Calibri"/>
          <w:i/>
          <w:iCs/>
          <w:noProof/>
          <w:szCs w:val="24"/>
        </w:rPr>
        <w:t>5</w:t>
      </w:r>
      <w:r w:rsidRPr="000B2D7E">
        <w:rPr>
          <w:rFonts w:ascii="Calibri" w:hAnsi="Calibri" w:cs="Calibri"/>
          <w:noProof/>
          <w:szCs w:val="24"/>
        </w:rPr>
        <w:t>(1), e10813. https://doi.org/10.2196/10813</w:t>
      </w:r>
    </w:p>
    <w:p w14:paraId="18089D18"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Gibbings, R., &amp; Wickramasinghe, N. (2020). </w:t>
      </w:r>
      <w:r w:rsidRPr="000B2D7E">
        <w:rPr>
          <w:rFonts w:ascii="Calibri" w:hAnsi="Calibri" w:cs="Calibri"/>
          <w:i/>
          <w:iCs/>
          <w:noProof/>
          <w:szCs w:val="24"/>
        </w:rPr>
        <w:t>The Enabling Role for Technology in the Support of Care Coordination in Health Care</w:t>
      </w:r>
      <w:r w:rsidRPr="000B2D7E">
        <w:rPr>
          <w:rFonts w:ascii="Calibri" w:hAnsi="Calibri" w:cs="Calibri"/>
          <w:noProof/>
          <w:szCs w:val="24"/>
        </w:rPr>
        <w:t>. 425–446. https://doi.org/10.1007/978-3-030-17347-0_21</w:t>
      </w:r>
    </w:p>
    <w:p w14:paraId="1D7F5113"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Gómez-González, E., Gomez, E., Márquez-Rivas, J., Guerrero-Claro, M., Fernández-Lizaranzu, I., Relimpio-López, M. I., … Capitán-Morales, L. (2020). Artificial intelligence in medicine and healthcare: a review and classification of current and near-future applications and their ethical and social Impact. </w:t>
      </w:r>
      <w:r w:rsidRPr="000B2D7E">
        <w:rPr>
          <w:rFonts w:ascii="Calibri" w:hAnsi="Calibri" w:cs="Calibri"/>
          <w:i/>
          <w:iCs/>
          <w:noProof/>
          <w:szCs w:val="24"/>
        </w:rPr>
        <w:t>ArXiv</w:t>
      </w:r>
      <w:r w:rsidRPr="000B2D7E">
        <w:rPr>
          <w:rFonts w:ascii="Calibri" w:hAnsi="Calibri" w:cs="Calibri"/>
          <w:noProof/>
          <w:szCs w:val="24"/>
        </w:rPr>
        <w:t>. Retrieved from http://arxiv.org/abs/2001.09778</w:t>
      </w:r>
    </w:p>
    <w:p w14:paraId="385617F3"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Habli, I., Jia, Y., White, S., Gabriel, G., Lawton, T., Sujan, M., &amp; Tomsett, C. (2019). Development and piloting of a software tool to facilitate proactive hazard and risk analysis of Health Information Technology. </w:t>
      </w:r>
      <w:r w:rsidRPr="000B2D7E">
        <w:rPr>
          <w:rFonts w:ascii="Calibri" w:hAnsi="Calibri" w:cs="Calibri"/>
          <w:i/>
          <w:iCs/>
          <w:noProof/>
          <w:szCs w:val="24"/>
        </w:rPr>
        <w:t>Health Informatics Journal</w:t>
      </w:r>
      <w:r w:rsidRPr="000B2D7E">
        <w:rPr>
          <w:rFonts w:ascii="Calibri" w:hAnsi="Calibri" w:cs="Calibri"/>
          <w:noProof/>
          <w:szCs w:val="24"/>
        </w:rPr>
        <w:t xml:space="preserve">, </w:t>
      </w:r>
      <w:r w:rsidRPr="000B2D7E">
        <w:rPr>
          <w:rFonts w:ascii="Calibri" w:hAnsi="Calibri" w:cs="Calibri"/>
          <w:i/>
          <w:iCs/>
          <w:noProof/>
          <w:szCs w:val="24"/>
        </w:rPr>
        <w:t>5</w:t>
      </w:r>
      <w:r w:rsidRPr="000B2D7E">
        <w:rPr>
          <w:rFonts w:ascii="Calibri" w:hAnsi="Calibri" w:cs="Calibri"/>
          <w:noProof/>
          <w:szCs w:val="24"/>
        </w:rPr>
        <w:t>. https://doi.org/10.1177/1460458219852789</w:t>
      </w:r>
    </w:p>
    <w:p w14:paraId="59E19B25"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Health Level Seven International. (2020). </w:t>
      </w:r>
      <w:r w:rsidRPr="000B2D7E">
        <w:rPr>
          <w:rFonts w:ascii="Calibri" w:hAnsi="Calibri" w:cs="Calibri"/>
          <w:i/>
          <w:iCs/>
          <w:noProof/>
          <w:szCs w:val="24"/>
        </w:rPr>
        <w:t>HL7 International</w:t>
      </w:r>
      <w:r w:rsidRPr="000B2D7E">
        <w:rPr>
          <w:rFonts w:ascii="Calibri" w:hAnsi="Calibri" w:cs="Calibri"/>
          <w:noProof/>
          <w:szCs w:val="24"/>
        </w:rPr>
        <w:t>. Retrieved from https://www.hl7.org/</w:t>
      </w:r>
    </w:p>
    <w:p w14:paraId="3F09BA6D"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Hickey, G. L., Grant, S. W., Caiado, C., Kendall, S., Dunning, J., Poullis, M., … Bridgewater, B. (2013). Dynamic prediction modeling approaches for cardiac surgery. </w:t>
      </w:r>
      <w:r w:rsidRPr="000B2D7E">
        <w:rPr>
          <w:rFonts w:ascii="Calibri" w:hAnsi="Calibri" w:cs="Calibri"/>
          <w:i/>
          <w:iCs/>
          <w:noProof/>
          <w:szCs w:val="24"/>
        </w:rPr>
        <w:t>Circulation: Cardiovascular Quality and Outcomes</w:t>
      </w:r>
      <w:r w:rsidRPr="000B2D7E">
        <w:rPr>
          <w:rFonts w:ascii="Calibri" w:hAnsi="Calibri" w:cs="Calibri"/>
          <w:noProof/>
          <w:szCs w:val="24"/>
        </w:rPr>
        <w:t xml:space="preserve">, </w:t>
      </w:r>
      <w:r w:rsidRPr="000B2D7E">
        <w:rPr>
          <w:rFonts w:ascii="Calibri" w:hAnsi="Calibri" w:cs="Calibri"/>
          <w:i/>
          <w:iCs/>
          <w:noProof/>
          <w:szCs w:val="24"/>
        </w:rPr>
        <w:t>6</w:t>
      </w:r>
      <w:r w:rsidRPr="000B2D7E">
        <w:rPr>
          <w:rFonts w:ascii="Calibri" w:hAnsi="Calibri" w:cs="Calibri"/>
          <w:noProof/>
          <w:szCs w:val="24"/>
        </w:rPr>
        <w:t>(6), 649–658. https://doi.org/10.1161/CIRCOUTCOMES.111.000012</w:t>
      </w:r>
    </w:p>
    <w:p w14:paraId="7341B538"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Hickey, G. L., Grant, S. W., Murphy, G. J., Bhabra, M., Pagano, D., McAllister, K., … Bridgewater, B. (2013). Dynamic trends in cardiac surgery: Why the logistic euroscore is no longer suitable for contemporary cardiac surgery and implications for future risk models. </w:t>
      </w:r>
      <w:r w:rsidRPr="000B2D7E">
        <w:rPr>
          <w:rFonts w:ascii="Calibri" w:hAnsi="Calibri" w:cs="Calibri"/>
          <w:i/>
          <w:iCs/>
          <w:noProof/>
          <w:szCs w:val="24"/>
        </w:rPr>
        <w:t>European Journal of Cardio-Thoracic Surgery</w:t>
      </w:r>
      <w:r w:rsidRPr="000B2D7E">
        <w:rPr>
          <w:rFonts w:ascii="Calibri" w:hAnsi="Calibri" w:cs="Calibri"/>
          <w:noProof/>
          <w:szCs w:val="24"/>
        </w:rPr>
        <w:t xml:space="preserve">, </w:t>
      </w:r>
      <w:r w:rsidRPr="000B2D7E">
        <w:rPr>
          <w:rFonts w:ascii="Calibri" w:hAnsi="Calibri" w:cs="Calibri"/>
          <w:i/>
          <w:iCs/>
          <w:noProof/>
          <w:szCs w:val="24"/>
        </w:rPr>
        <w:t>43</w:t>
      </w:r>
      <w:r w:rsidRPr="000B2D7E">
        <w:rPr>
          <w:rFonts w:ascii="Calibri" w:hAnsi="Calibri" w:cs="Calibri"/>
          <w:noProof/>
          <w:szCs w:val="24"/>
        </w:rPr>
        <w:t>(6), 1146–1152. https://doi.org/10.1093/ejcts/ezs584</w:t>
      </w:r>
    </w:p>
    <w:p w14:paraId="3AD22C71"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Houta, S., Ameler, T., &amp; Surges, R. (2019). Use of HL7 FHIR to structure data in epilepsy self-management applications. </w:t>
      </w:r>
      <w:r w:rsidRPr="000B2D7E">
        <w:rPr>
          <w:rFonts w:ascii="Calibri" w:hAnsi="Calibri" w:cs="Calibri"/>
          <w:i/>
          <w:iCs/>
          <w:noProof/>
          <w:szCs w:val="24"/>
        </w:rPr>
        <w:t>2019 International Conference on Wireless and Mobile Computing, Networking and Communications (WiMob)</w:t>
      </w:r>
      <w:r w:rsidRPr="000B2D7E">
        <w:rPr>
          <w:rFonts w:ascii="Calibri" w:hAnsi="Calibri" w:cs="Calibri"/>
          <w:noProof/>
          <w:szCs w:val="24"/>
        </w:rPr>
        <w:t>, 111–115.</w:t>
      </w:r>
    </w:p>
    <w:p w14:paraId="2BFFB1B6"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Huang, X., Yan, F., Ning, J., Feng, Z., Choi, S., &amp; Cortes, J. (2016). A two-stage approach for dynamic </w:t>
      </w:r>
      <w:r w:rsidRPr="000B2D7E">
        <w:rPr>
          <w:rFonts w:ascii="Calibri" w:hAnsi="Calibri" w:cs="Calibri"/>
          <w:noProof/>
          <w:szCs w:val="24"/>
        </w:rPr>
        <w:lastRenderedPageBreak/>
        <w:t xml:space="preserve">prediction of time-to-event distributions. </w:t>
      </w:r>
      <w:r w:rsidRPr="000B2D7E">
        <w:rPr>
          <w:rFonts w:ascii="Calibri" w:hAnsi="Calibri" w:cs="Calibri"/>
          <w:i/>
          <w:iCs/>
          <w:noProof/>
          <w:szCs w:val="24"/>
        </w:rPr>
        <w:t>Statistics in Medicine</w:t>
      </w:r>
      <w:r w:rsidRPr="000B2D7E">
        <w:rPr>
          <w:rFonts w:ascii="Calibri" w:hAnsi="Calibri" w:cs="Calibri"/>
          <w:noProof/>
          <w:szCs w:val="24"/>
        </w:rPr>
        <w:t xml:space="preserve">, </w:t>
      </w:r>
      <w:r w:rsidRPr="000B2D7E">
        <w:rPr>
          <w:rFonts w:ascii="Calibri" w:hAnsi="Calibri" w:cs="Calibri"/>
          <w:i/>
          <w:iCs/>
          <w:noProof/>
          <w:szCs w:val="24"/>
        </w:rPr>
        <w:t>35</w:t>
      </w:r>
      <w:r w:rsidRPr="000B2D7E">
        <w:rPr>
          <w:rFonts w:ascii="Calibri" w:hAnsi="Calibri" w:cs="Calibri"/>
          <w:noProof/>
          <w:szCs w:val="24"/>
        </w:rPr>
        <w:t>(13), 2167–2182. https://doi.org/10.1002/sim.6860.A</w:t>
      </w:r>
    </w:p>
    <w:p w14:paraId="0B51519C"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Jenkins, D. A., Sperrin, M., Martin, G. P., &amp; Peek, N. (2018). Dynamic models to predict health outcomes: current status and methodological challenges. </w:t>
      </w:r>
      <w:r w:rsidRPr="000B2D7E">
        <w:rPr>
          <w:rFonts w:ascii="Calibri" w:hAnsi="Calibri" w:cs="Calibri"/>
          <w:i/>
          <w:iCs/>
          <w:noProof/>
          <w:szCs w:val="24"/>
        </w:rPr>
        <w:t>Diagnostic and Prognostic Research</w:t>
      </w:r>
      <w:r w:rsidRPr="000B2D7E">
        <w:rPr>
          <w:rFonts w:ascii="Calibri" w:hAnsi="Calibri" w:cs="Calibri"/>
          <w:noProof/>
          <w:szCs w:val="24"/>
        </w:rPr>
        <w:t xml:space="preserve">, </w:t>
      </w:r>
      <w:r w:rsidRPr="000B2D7E">
        <w:rPr>
          <w:rFonts w:ascii="Calibri" w:hAnsi="Calibri" w:cs="Calibri"/>
          <w:i/>
          <w:iCs/>
          <w:noProof/>
          <w:szCs w:val="24"/>
        </w:rPr>
        <w:t>2</w:t>
      </w:r>
      <w:r w:rsidRPr="000B2D7E">
        <w:rPr>
          <w:rFonts w:ascii="Calibri" w:hAnsi="Calibri" w:cs="Calibri"/>
          <w:noProof/>
          <w:szCs w:val="24"/>
        </w:rPr>
        <w:t>(1), 1–9. https://doi.org/10.1186/s41512-018-0045-2</w:t>
      </w:r>
    </w:p>
    <w:p w14:paraId="49B493E1"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Kostkova, P. (2015). Grand challenges in digital health. </w:t>
      </w:r>
      <w:r w:rsidRPr="000B2D7E">
        <w:rPr>
          <w:rFonts w:ascii="Calibri" w:hAnsi="Calibri" w:cs="Calibri"/>
          <w:i/>
          <w:iCs/>
          <w:noProof/>
          <w:szCs w:val="24"/>
        </w:rPr>
        <w:t>Frontiers in Public Health</w:t>
      </w:r>
      <w:r w:rsidRPr="000B2D7E">
        <w:rPr>
          <w:rFonts w:ascii="Calibri" w:hAnsi="Calibri" w:cs="Calibri"/>
          <w:noProof/>
          <w:szCs w:val="24"/>
        </w:rPr>
        <w:t xml:space="preserve">, </w:t>
      </w:r>
      <w:r w:rsidRPr="000B2D7E">
        <w:rPr>
          <w:rFonts w:ascii="Calibri" w:hAnsi="Calibri" w:cs="Calibri"/>
          <w:i/>
          <w:iCs/>
          <w:noProof/>
          <w:szCs w:val="24"/>
        </w:rPr>
        <w:t>3</w:t>
      </w:r>
      <w:r w:rsidRPr="000B2D7E">
        <w:rPr>
          <w:rFonts w:ascii="Calibri" w:hAnsi="Calibri" w:cs="Calibri"/>
          <w:noProof/>
          <w:szCs w:val="24"/>
        </w:rPr>
        <w:t>(134), 1–5. https://doi.org/10.3389/fpubh.2015.00134</w:t>
      </w:r>
    </w:p>
    <w:p w14:paraId="2F9A0025"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Kux, B. R., &amp; Majeed, R. W. (2017). Factors Influencing the Implementation and Distribution of Clinical Decision Support Systems (CDSS). </w:t>
      </w:r>
      <w:r w:rsidRPr="000B2D7E">
        <w:rPr>
          <w:rFonts w:ascii="Calibri" w:hAnsi="Calibri" w:cs="Calibri"/>
          <w:i/>
          <w:iCs/>
          <w:noProof/>
          <w:szCs w:val="24"/>
        </w:rPr>
        <w:t>Studies in Health Technology and Informatics</w:t>
      </w:r>
      <w:r w:rsidRPr="000B2D7E">
        <w:rPr>
          <w:rFonts w:ascii="Calibri" w:hAnsi="Calibri" w:cs="Calibri"/>
          <w:noProof/>
          <w:szCs w:val="24"/>
        </w:rPr>
        <w:t xml:space="preserve">, </w:t>
      </w:r>
      <w:r w:rsidRPr="000B2D7E">
        <w:rPr>
          <w:rFonts w:ascii="Calibri" w:hAnsi="Calibri" w:cs="Calibri"/>
          <w:i/>
          <w:iCs/>
          <w:noProof/>
          <w:szCs w:val="24"/>
        </w:rPr>
        <w:t>243</w:t>
      </w:r>
      <w:r w:rsidRPr="000B2D7E">
        <w:rPr>
          <w:rFonts w:ascii="Calibri" w:hAnsi="Calibri" w:cs="Calibri"/>
          <w:noProof/>
          <w:szCs w:val="24"/>
        </w:rPr>
        <w:t>, 127–131. https://doi.org/10.3233/978-1-61499-808-2-127</w:t>
      </w:r>
    </w:p>
    <w:p w14:paraId="42046A60"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Lupton, D. (2017). </w:t>
      </w:r>
      <w:r w:rsidRPr="000B2D7E">
        <w:rPr>
          <w:rFonts w:ascii="Calibri" w:hAnsi="Calibri" w:cs="Calibri"/>
          <w:i/>
          <w:iCs/>
          <w:noProof/>
          <w:szCs w:val="24"/>
        </w:rPr>
        <w:t>Digital Health: Critical and Cross-Disciplinary Perspectives</w:t>
      </w:r>
      <w:r w:rsidRPr="000B2D7E">
        <w:rPr>
          <w:rFonts w:ascii="Calibri" w:hAnsi="Calibri" w:cs="Calibri"/>
          <w:noProof/>
          <w:szCs w:val="24"/>
        </w:rPr>
        <w:t xml:space="preserve"> (K. Chamberlain &amp; A. Lyons, Eds.). Retrieved from https://books.google.co.uk/books?hl=en&amp;lr=&amp;id=09srDwAAQBAJ&amp;oi=fnd&amp;pg=PT8&amp;dq=Novel+challenges+of+new+and+emerging+digital+health+technologies&amp;ots=5dgCyGehlJ&amp;sig=OTsQkQj_iHtz5W12G_z5aSUt8F4&amp;redir_esc=y#v=onepage&amp;q&amp;f=false</w:t>
      </w:r>
    </w:p>
    <w:p w14:paraId="3E71C409"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Macrae, C. (2019). Governing the safety of artificial intelligence in healthcare. </w:t>
      </w:r>
      <w:r w:rsidRPr="000B2D7E">
        <w:rPr>
          <w:rFonts w:ascii="Calibri" w:hAnsi="Calibri" w:cs="Calibri"/>
          <w:i/>
          <w:iCs/>
          <w:noProof/>
          <w:szCs w:val="24"/>
        </w:rPr>
        <w:t>BMJ Qual Saf</w:t>
      </w:r>
      <w:r w:rsidRPr="000B2D7E">
        <w:rPr>
          <w:rFonts w:ascii="Calibri" w:hAnsi="Calibri" w:cs="Calibri"/>
          <w:noProof/>
          <w:szCs w:val="24"/>
        </w:rPr>
        <w:t xml:space="preserve">, </w:t>
      </w:r>
      <w:r w:rsidRPr="000B2D7E">
        <w:rPr>
          <w:rFonts w:ascii="Calibri" w:hAnsi="Calibri" w:cs="Calibri"/>
          <w:i/>
          <w:iCs/>
          <w:noProof/>
          <w:szCs w:val="24"/>
        </w:rPr>
        <w:t>28</w:t>
      </w:r>
      <w:r w:rsidRPr="000B2D7E">
        <w:rPr>
          <w:rFonts w:ascii="Calibri" w:hAnsi="Calibri" w:cs="Calibri"/>
          <w:noProof/>
          <w:szCs w:val="24"/>
        </w:rPr>
        <w:t>, 495–498. https://doi.org/10.1136/bmjqs-2019-009484</w:t>
      </w:r>
    </w:p>
    <w:p w14:paraId="2D7A5AF9"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Masum, H., Lackman, R., &amp; Bartleson, K. (2013). Developing global health technology standards: what can other industries teach us? </w:t>
      </w:r>
      <w:r w:rsidRPr="000B2D7E">
        <w:rPr>
          <w:rFonts w:ascii="Calibri" w:hAnsi="Calibri" w:cs="Calibri"/>
          <w:i/>
          <w:iCs/>
          <w:noProof/>
          <w:szCs w:val="24"/>
        </w:rPr>
        <w:t>Globalization and Health</w:t>
      </w:r>
      <w:r w:rsidRPr="000B2D7E">
        <w:rPr>
          <w:rFonts w:ascii="Calibri" w:hAnsi="Calibri" w:cs="Calibri"/>
          <w:noProof/>
          <w:szCs w:val="24"/>
        </w:rPr>
        <w:t xml:space="preserve">, </w:t>
      </w:r>
      <w:r w:rsidRPr="000B2D7E">
        <w:rPr>
          <w:rFonts w:ascii="Calibri" w:hAnsi="Calibri" w:cs="Calibri"/>
          <w:i/>
          <w:iCs/>
          <w:noProof/>
          <w:szCs w:val="24"/>
        </w:rPr>
        <w:t>9</w:t>
      </w:r>
      <w:r w:rsidRPr="000B2D7E">
        <w:rPr>
          <w:rFonts w:ascii="Calibri" w:hAnsi="Calibri" w:cs="Calibri"/>
          <w:noProof/>
          <w:szCs w:val="24"/>
        </w:rPr>
        <w:t>(49).</w:t>
      </w:r>
    </w:p>
    <w:p w14:paraId="4A00C3CB"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McAuley, A. (2014). Digital health interventions: Widening access or widening inequalities? </w:t>
      </w:r>
      <w:r w:rsidRPr="000B2D7E">
        <w:rPr>
          <w:rFonts w:ascii="Calibri" w:hAnsi="Calibri" w:cs="Calibri"/>
          <w:i/>
          <w:iCs/>
          <w:noProof/>
          <w:szCs w:val="24"/>
        </w:rPr>
        <w:t>Public Health</w:t>
      </w:r>
      <w:r w:rsidRPr="000B2D7E">
        <w:rPr>
          <w:rFonts w:ascii="Calibri" w:hAnsi="Calibri" w:cs="Calibri"/>
          <w:noProof/>
          <w:szCs w:val="24"/>
        </w:rPr>
        <w:t xml:space="preserve">, </w:t>
      </w:r>
      <w:r w:rsidRPr="000B2D7E">
        <w:rPr>
          <w:rFonts w:ascii="Calibri" w:hAnsi="Calibri" w:cs="Calibri"/>
          <w:i/>
          <w:iCs/>
          <w:noProof/>
          <w:szCs w:val="24"/>
        </w:rPr>
        <w:t>128</w:t>
      </w:r>
      <w:r w:rsidRPr="000B2D7E">
        <w:rPr>
          <w:rFonts w:ascii="Calibri" w:hAnsi="Calibri" w:cs="Calibri"/>
          <w:noProof/>
          <w:szCs w:val="24"/>
        </w:rPr>
        <w:t>(12), 1118–1120. https://doi.org/10.1016/j.puhe.2014.10.008</w:t>
      </w:r>
    </w:p>
    <w:p w14:paraId="1A642B93"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Michie, S., Yardley, L., West, R., &amp; Greaves, F. (2017). Developing and Evaluating Digital Interventions to Promote Behavior Change in Health and Health Care: Recommendations Resulting From an International Workshop Corresponding Author : </w:t>
      </w:r>
      <w:r w:rsidRPr="000B2D7E">
        <w:rPr>
          <w:rFonts w:ascii="Calibri" w:hAnsi="Calibri" w:cs="Calibri"/>
          <w:i/>
          <w:iCs/>
          <w:noProof/>
          <w:szCs w:val="24"/>
        </w:rPr>
        <w:t>Journal of Medical Internet Research</w:t>
      </w:r>
      <w:r w:rsidRPr="000B2D7E">
        <w:rPr>
          <w:rFonts w:ascii="Calibri" w:hAnsi="Calibri" w:cs="Calibri"/>
          <w:noProof/>
          <w:szCs w:val="24"/>
        </w:rPr>
        <w:t xml:space="preserve">, </w:t>
      </w:r>
      <w:r w:rsidRPr="000B2D7E">
        <w:rPr>
          <w:rFonts w:ascii="Calibri" w:hAnsi="Calibri" w:cs="Calibri"/>
          <w:i/>
          <w:iCs/>
          <w:noProof/>
          <w:szCs w:val="24"/>
        </w:rPr>
        <w:t>19</w:t>
      </w:r>
      <w:r w:rsidRPr="000B2D7E">
        <w:rPr>
          <w:rFonts w:ascii="Calibri" w:hAnsi="Calibri" w:cs="Calibri"/>
          <w:noProof/>
          <w:szCs w:val="24"/>
        </w:rPr>
        <w:t>. https://doi.org/10.2196/jmir.7126</w:t>
      </w:r>
    </w:p>
    <w:p w14:paraId="0FE85E4D"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Moghimi, H., Wickramasinghe, N., &amp; Adya, M. (2020). </w:t>
      </w:r>
      <w:r w:rsidRPr="000B2D7E">
        <w:rPr>
          <w:rFonts w:ascii="Calibri" w:hAnsi="Calibri" w:cs="Calibri"/>
          <w:i/>
          <w:iCs/>
          <w:noProof/>
          <w:szCs w:val="24"/>
        </w:rPr>
        <w:t>Intelligent Risk Detection in Health Care: Integrating Social and Technical Factors to Manage Health Outcomes</w:t>
      </w:r>
      <w:r w:rsidRPr="000B2D7E">
        <w:rPr>
          <w:rFonts w:ascii="Calibri" w:hAnsi="Calibri" w:cs="Calibri"/>
          <w:noProof/>
          <w:szCs w:val="24"/>
        </w:rPr>
        <w:t>. https://doi.org/10.1007/978-3-030-17347-0_11</w:t>
      </w:r>
    </w:p>
    <w:p w14:paraId="607676C7"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Neves, B. B., &amp; Vetere, F. (Eds.). (2019). </w:t>
      </w:r>
      <w:r w:rsidRPr="000B2D7E">
        <w:rPr>
          <w:rFonts w:ascii="Calibri" w:hAnsi="Calibri" w:cs="Calibri"/>
          <w:i/>
          <w:iCs/>
          <w:noProof/>
          <w:szCs w:val="24"/>
        </w:rPr>
        <w:t>Aging and Digital Technology: Designing and evaluating emerging technologies for older adults</w:t>
      </w:r>
      <w:r w:rsidRPr="000B2D7E">
        <w:rPr>
          <w:rFonts w:ascii="Calibri" w:hAnsi="Calibri" w:cs="Calibri"/>
          <w:noProof/>
          <w:szCs w:val="24"/>
        </w:rPr>
        <w:t>. https://doi.org/10.1007/978-981-13-3693-5</w:t>
      </w:r>
    </w:p>
    <w:p w14:paraId="3BB7A315"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Pilotto, A., Boi, R., &amp; Petermans, J. (2018). Technology in geriatrics. </w:t>
      </w:r>
      <w:r w:rsidRPr="000B2D7E">
        <w:rPr>
          <w:rFonts w:ascii="Calibri" w:hAnsi="Calibri" w:cs="Calibri"/>
          <w:i/>
          <w:iCs/>
          <w:noProof/>
          <w:szCs w:val="24"/>
        </w:rPr>
        <w:t>Age and Ageing</w:t>
      </w:r>
      <w:r w:rsidRPr="000B2D7E">
        <w:rPr>
          <w:rFonts w:ascii="Calibri" w:hAnsi="Calibri" w:cs="Calibri"/>
          <w:noProof/>
          <w:szCs w:val="24"/>
        </w:rPr>
        <w:t xml:space="preserve">, </w:t>
      </w:r>
      <w:r w:rsidRPr="000B2D7E">
        <w:rPr>
          <w:rFonts w:ascii="Calibri" w:hAnsi="Calibri" w:cs="Calibri"/>
          <w:i/>
          <w:iCs/>
          <w:noProof/>
          <w:szCs w:val="24"/>
        </w:rPr>
        <w:t>47</w:t>
      </w:r>
      <w:r w:rsidRPr="000B2D7E">
        <w:rPr>
          <w:rFonts w:ascii="Calibri" w:hAnsi="Calibri" w:cs="Calibri"/>
          <w:noProof/>
          <w:szCs w:val="24"/>
        </w:rPr>
        <w:t>(6), 771–774. https://doi.org/10.1093/ageing/afy026</w:t>
      </w:r>
    </w:p>
    <w:p w14:paraId="0EF840F6"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Robinson, L., Cotten, S. R., Ono, H., Quan-Haase, A., Mesch, G., Chen, W., … Stern, M. J. (2015). Digital inequalities and why they matter. </w:t>
      </w:r>
      <w:r w:rsidRPr="000B2D7E">
        <w:rPr>
          <w:rFonts w:ascii="Calibri" w:hAnsi="Calibri" w:cs="Calibri"/>
          <w:i/>
          <w:iCs/>
          <w:noProof/>
          <w:szCs w:val="24"/>
        </w:rPr>
        <w:t>Information Communication and Society</w:t>
      </w:r>
      <w:r w:rsidRPr="000B2D7E">
        <w:rPr>
          <w:rFonts w:ascii="Calibri" w:hAnsi="Calibri" w:cs="Calibri"/>
          <w:noProof/>
          <w:szCs w:val="24"/>
        </w:rPr>
        <w:t xml:space="preserve">, </w:t>
      </w:r>
      <w:r w:rsidRPr="000B2D7E">
        <w:rPr>
          <w:rFonts w:ascii="Calibri" w:hAnsi="Calibri" w:cs="Calibri"/>
          <w:i/>
          <w:iCs/>
          <w:noProof/>
          <w:szCs w:val="24"/>
        </w:rPr>
        <w:t>18</w:t>
      </w:r>
      <w:r w:rsidRPr="000B2D7E">
        <w:rPr>
          <w:rFonts w:ascii="Calibri" w:hAnsi="Calibri" w:cs="Calibri"/>
          <w:noProof/>
          <w:szCs w:val="24"/>
        </w:rPr>
        <w:t>(5), 569–582. https://doi.org/10.1080/1369118X.2015.1012532</w:t>
      </w:r>
    </w:p>
    <w:p w14:paraId="64E0D928"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Roehrs, A. (2019). </w:t>
      </w:r>
      <w:r w:rsidRPr="000B2D7E">
        <w:rPr>
          <w:rFonts w:ascii="Calibri" w:hAnsi="Calibri" w:cs="Calibri"/>
          <w:i/>
          <w:iCs/>
          <w:noProof/>
          <w:szCs w:val="24"/>
        </w:rPr>
        <w:t>OmniPHR: A blockchain based interoperable architecture for personal health records</w:t>
      </w:r>
      <w:r w:rsidRPr="000B2D7E">
        <w:rPr>
          <w:rFonts w:ascii="Calibri" w:hAnsi="Calibri" w:cs="Calibri"/>
          <w:noProof/>
          <w:szCs w:val="24"/>
        </w:rPr>
        <w:t xml:space="preserve"> (Universidade do Vale do Rio dos Sinos). Retrieved from http://www.repositorio.jesuita.org.br/bitstream/handle/UNISINOS/8867/Alex Roehrs_.pdf?sequence=1&amp;isAllowed=y</w:t>
      </w:r>
    </w:p>
    <w:p w14:paraId="20F7D1CA"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Roehrs, A., Andr, C., Righi, R., Jos, S., &amp; Wichman, M. H. (2019). Toward a Model for Personal Health Record Interoperability. </w:t>
      </w:r>
      <w:r w:rsidRPr="000B2D7E">
        <w:rPr>
          <w:rFonts w:ascii="Calibri" w:hAnsi="Calibri" w:cs="Calibri"/>
          <w:i/>
          <w:iCs/>
          <w:noProof/>
          <w:szCs w:val="24"/>
        </w:rPr>
        <w:t>IEEE Journal of Biomedical and Health Informatics</w:t>
      </w:r>
      <w:r w:rsidRPr="000B2D7E">
        <w:rPr>
          <w:rFonts w:ascii="Calibri" w:hAnsi="Calibri" w:cs="Calibri"/>
          <w:noProof/>
          <w:szCs w:val="24"/>
        </w:rPr>
        <w:t xml:space="preserve">, </w:t>
      </w:r>
      <w:r w:rsidRPr="000B2D7E">
        <w:rPr>
          <w:rFonts w:ascii="Calibri" w:hAnsi="Calibri" w:cs="Calibri"/>
          <w:i/>
          <w:iCs/>
          <w:noProof/>
          <w:szCs w:val="24"/>
        </w:rPr>
        <w:t>23</w:t>
      </w:r>
      <w:r w:rsidRPr="000B2D7E">
        <w:rPr>
          <w:rFonts w:ascii="Calibri" w:hAnsi="Calibri" w:cs="Calibri"/>
          <w:noProof/>
          <w:szCs w:val="24"/>
        </w:rPr>
        <w:t>(2), 867–873.</w:t>
      </w:r>
    </w:p>
    <w:p w14:paraId="5E37E854"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Roehrs, A., André, C., &amp; Righi, R. (2017). OmniPHR : A distributed architecture model to integrate personal health records. </w:t>
      </w:r>
      <w:r w:rsidRPr="000B2D7E">
        <w:rPr>
          <w:rFonts w:ascii="Calibri" w:hAnsi="Calibri" w:cs="Calibri"/>
          <w:i/>
          <w:iCs/>
          <w:noProof/>
          <w:szCs w:val="24"/>
        </w:rPr>
        <w:t>Journal of Biomedical Informatics</w:t>
      </w:r>
      <w:r w:rsidRPr="000B2D7E">
        <w:rPr>
          <w:rFonts w:ascii="Calibri" w:hAnsi="Calibri" w:cs="Calibri"/>
          <w:noProof/>
          <w:szCs w:val="24"/>
        </w:rPr>
        <w:t xml:space="preserve">, </w:t>
      </w:r>
      <w:r w:rsidRPr="000B2D7E">
        <w:rPr>
          <w:rFonts w:ascii="Calibri" w:hAnsi="Calibri" w:cs="Calibri"/>
          <w:i/>
          <w:iCs/>
          <w:noProof/>
          <w:szCs w:val="24"/>
        </w:rPr>
        <w:t>71</w:t>
      </w:r>
      <w:r w:rsidRPr="000B2D7E">
        <w:rPr>
          <w:rFonts w:ascii="Calibri" w:hAnsi="Calibri" w:cs="Calibri"/>
          <w:noProof/>
          <w:szCs w:val="24"/>
        </w:rPr>
        <w:t xml:space="preserve">, 70–81. </w:t>
      </w:r>
      <w:r w:rsidRPr="000B2D7E">
        <w:rPr>
          <w:rFonts w:ascii="Calibri" w:hAnsi="Calibri" w:cs="Calibri"/>
          <w:noProof/>
          <w:szCs w:val="24"/>
        </w:rPr>
        <w:lastRenderedPageBreak/>
        <w:t>https://doi.org/10.1016/j.jbi.2017.05.012</w:t>
      </w:r>
    </w:p>
    <w:p w14:paraId="21D8D654"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Sako, Z., Adibi, S., &amp; Wickramasinghe, N. (2020). </w:t>
      </w:r>
      <w:r w:rsidRPr="000B2D7E">
        <w:rPr>
          <w:rFonts w:ascii="Calibri" w:hAnsi="Calibri" w:cs="Calibri"/>
          <w:i/>
          <w:iCs/>
          <w:noProof/>
          <w:szCs w:val="24"/>
        </w:rPr>
        <w:t>Addressing Data Accuracy and Information Integrity in mHealth Solutions Using Machine Learning Algorithms</w:t>
      </w:r>
      <w:r w:rsidRPr="000B2D7E">
        <w:rPr>
          <w:rFonts w:ascii="Calibri" w:hAnsi="Calibri" w:cs="Calibri"/>
          <w:noProof/>
          <w:szCs w:val="24"/>
        </w:rPr>
        <w:t>. 345–359. https://doi.org/10.1007/978-3-030-17347-0_16</w:t>
      </w:r>
    </w:p>
    <w:p w14:paraId="16A31901"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Saripalle, R., Runyan, C., &amp; Russell, M. (2019). Using HL7 FHIR to achieve interoperability in patient health record. </w:t>
      </w:r>
      <w:r w:rsidRPr="000B2D7E">
        <w:rPr>
          <w:rFonts w:ascii="Calibri" w:hAnsi="Calibri" w:cs="Calibri"/>
          <w:i/>
          <w:iCs/>
          <w:noProof/>
          <w:szCs w:val="24"/>
        </w:rPr>
        <w:t>Journal of Biomedical Informatics</w:t>
      </w:r>
      <w:r w:rsidRPr="000B2D7E">
        <w:rPr>
          <w:rFonts w:ascii="Calibri" w:hAnsi="Calibri" w:cs="Calibri"/>
          <w:noProof/>
          <w:szCs w:val="24"/>
        </w:rPr>
        <w:t xml:space="preserve">, </w:t>
      </w:r>
      <w:r w:rsidRPr="000B2D7E">
        <w:rPr>
          <w:rFonts w:ascii="Calibri" w:hAnsi="Calibri" w:cs="Calibri"/>
          <w:i/>
          <w:iCs/>
          <w:noProof/>
          <w:szCs w:val="24"/>
        </w:rPr>
        <w:t>94</w:t>
      </w:r>
      <w:r w:rsidRPr="000B2D7E">
        <w:rPr>
          <w:rFonts w:ascii="Calibri" w:hAnsi="Calibri" w:cs="Calibri"/>
          <w:noProof/>
          <w:szCs w:val="24"/>
        </w:rPr>
        <w:t>(103188). https://doi.org/10.1016/j.jbi.2019.103188</w:t>
      </w:r>
    </w:p>
    <w:p w14:paraId="0A02EF98"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Sperrin, M., Jenkins, D., Martin, G. P., &amp; Peek, N. (2019). Explicit causal reasoning is needed to prevent prognostic models being victims of their own success. </w:t>
      </w:r>
      <w:r w:rsidRPr="000B2D7E">
        <w:rPr>
          <w:rFonts w:ascii="Calibri" w:hAnsi="Calibri" w:cs="Calibri"/>
          <w:i/>
          <w:iCs/>
          <w:noProof/>
          <w:szCs w:val="24"/>
        </w:rPr>
        <w:t>Journal of the American Medical Informatics Association</w:t>
      </w:r>
      <w:r w:rsidRPr="000B2D7E">
        <w:rPr>
          <w:rFonts w:ascii="Calibri" w:hAnsi="Calibri" w:cs="Calibri"/>
          <w:noProof/>
          <w:szCs w:val="24"/>
        </w:rPr>
        <w:t xml:space="preserve">, </w:t>
      </w:r>
      <w:r w:rsidRPr="000B2D7E">
        <w:rPr>
          <w:rFonts w:ascii="Calibri" w:hAnsi="Calibri" w:cs="Calibri"/>
          <w:i/>
          <w:iCs/>
          <w:noProof/>
          <w:szCs w:val="24"/>
        </w:rPr>
        <w:t>26</w:t>
      </w:r>
      <w:r w:rsidRPr="000B2D7E">
        <w:rPr>
          <w:rFonts w:ascii="Calibri" w:hAnsi="Calibri" w:cs="Calibri"/>
          <w:noProof/>
          <w:szCs w:val="24"/>
        </w:rPr>
        <w:t>(12), 1675–1676. https://doi.org/10.1093/jamia/ocz197</w:t>
      </w:r>
    </w:p>
    <w:p w14:paraId="2DAE3E7C"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Sperrin, M., Martin, G. P., Pate, A., Van Staa, T., Peek, N., &amp; Buchan, I. (2018). Using marginal structural models to adjust for treatment drop-in when developing clinical prediction models. </w:t>
      </w:r>
      <w:r w:rsidRPr="000B2D7E">
        <w:rPr>
          <w:rFonts w:ascii="Calibri" w:hAnsi="Calibri" w:cs="Calibri"/>
          <w:i/>
          <w:iCs/>
          <w:noProof/>
          <w:szCs w:val="24"/>
        </w:rPr>
        <w:t>Statistics in Medicine</w:t>
      </w:r>
      <w:r w:rsidRPr="000B2D7E">
        <w:rPr>
          <w:rFonts w:ascii="Calibri" w:hAnsi="Calibri" w:cs="Calibri"/>
          <w:noProof/>
          <w:szCs w:val="24"/>
        </w:rPr>
        <w:t xml:space="preserve">, </w:t>
      </w:r>
      <w:r w:rsidRPr="000B2D7E">
        <w:rPr>
          <w:rFonts w:ascii="Calibri" w:hAnsi="Calibri" w:cs="Calibri"/>
          <w:i/>
          <w:iCs/>
          <w:noProof/>
          <w:szCs w:val="24"/>
        </w:rPr>
        <w:t>37</w:t>
      </w:r>
      <w:r w:rsidRPr="000B2D7E">
        <w:rPr>
          <w:rFonts w:ascii="Calibri" w:hAnsi="Calibri" w:cs="Calibri"/>
          <w:noProof/>
          <w:szCs w:val="24"/>
        </w:rPr>
        <w:t>(28), 4142–4154. https://doi.org/10.1002/sim.7913</w:t>
      </w:r>
    </w:p>
    <w:p w14:paraId="109FF198"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Su, T. L., Jaki, T., Hickey, G. L., Buchan, I., &amp; Sperrin, M. (2018). A review of statistical updating methods for clinical prediction models. </w:t>
      </w:r>
      <w:r w:rsidRPr="000B2D7E">
        <w:rPr>
          <w:rFonts w:ascii="Calibri" w:hAnsi="Calibri" w:cs="Calibri"/>
          <w:i/>
          <w:iCs/>
          <w:noProof/>
          <w:szCs w:val="24"/>
        </w:rPr>
        <w:t>Statistical Methods in Medical Research</w:t>
      </w:r>
      <w:r w:rsidRPr="000B2D7E">
        <w:rPr>
          <w:rFonts w:ascii="Calibri" w:hAnsi="Calibri" w:cs="Calibri"/>
          <w:noProof/>
          <w:szCs w:val="24"/>
        </w:rPr>
        <w:t xml:space="preserve">, </w:t>
      </w:r>
      <w:r w:rsidRPr="000B2D7E">
        <w:rPr>
          <w:rFonts w:ascii="Calibri" w:hAnsi="Calibri" w:cs="Calibri"/>
          <w:i/>
          <w:iCs/>
          <w:noProof/>
          <w:szCs w:val="24"/>
        </w:rPr>
        <w:t>27</w:t>
      </w:r>
      <w:r w:rsidRPr="000B2D7E">
        <w:rPr>
          <w:rFonts w:ascii="Calibri" w:hAnsi="Calibri" w:cs="Calibri"/>
          <w:noProof/>
          <w:szCs w:val="24"/>
        </w:rPr>
        <w:t>(1), 185–197. https://doi.org/10.1177/0962280215626466</w:t>
      </w:r>
    </w:p>
    <w:p w14:paraId="6303FFD3"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Sujan, M. A., Habli, I., Kelly, T. P., Pozzi, S., &amp; Johnson, C. W. (2016). Should healthcare providers do safety cases? Lessons from a cross-industry review of safety case practices. </w:t>
      </w:r>
      <w:r w:rsidRPr="000B2D7E">
        <w:rPr>
          <w:rFonts w:ascii="Calibri" w:hAnsi="Calibri" w:cs="Calibri"/>
          <w:i/>
          <w:iCs/>
          <w:noProof/>
          <w:szCs w:val="24"/>
        </w:rPr>
        <w:t>Safety Science</w:t>
      </w:r>
      <w:r w:rsidRPr="000B2D7E">
        <w:rPr>
          <w:rFonts w:ascii="Calibri" w:hAnsi="Calibri" w:cs="Calibri"/>
          <w:noProof/>
          <w:szCs w:val="24"/>
        </w:rPr>
        <w:t xml:space="preserve">, </w:t>
      </w:r>
      <w:r w:rsidRPr="000B2D7E">
        <w:rPr>
          <w:rFonts w:ascii="Calibri" w:hAnsi="Calibri" w:cs="Calibri"/>
          <w:i/>
          <w:iCs/>
          <w:noProof/>
          <w:szCs w:val="24"/>
        </w:rPr>
        <w:t>84</w:t>
      </w:r>
      <w:r w:rsidRPr="000B2D7E">
        <w:rPr>
          <w:rFonts w:ascii="Calibri" w:hAnsi="Calibri" w:cs="Calibri"/>
          <w:noProof/>
          <w:szCs w:val="24"/>
        </w:rPr>
        <w:t>, 181–189. https://doi.org/10.1016/j.ssci.2015.12.021</w:t>
      </w:r>
    </w:p>
    <w:p w14:paraId="2B7A36EB"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Sujan, M. A., Koornneef, F., Chozos, N., Pozzi, S., &amp; Kelly, T. (2013). Safety cases for medical devices and health information technology: Involving health-care organisations in the assurance of safety. </w:t>
      </w:r>
      <w:r w:rsidRPr="000B2D7E">
        <w:rPr>
          <w:rFonts w:ascii="Calibri" w:hAnsi="Calibri" w:cs="Calibri"/>
          <w:i/>
          <w:iCs/>
          <w:noProof/>
          <w:szCs w:val="24"/>
        </w:rPr>
        <w:t>Health Informatics Journal</w:t>
      </w:r>
      <w:r w:rsidRPr="000B2D7E">
        <w:rPr>
          <w:rFonts w:ascii="Calibri" w:hAnsi="Calibri" w:cs="Calibri"/>
          <w:noProof/>
          <w:szCs w:val="24"/>
        </w:rPr>
        <w:t xml:space="preserve">, </w:t>
      </w:r>
      <w:r w:rsidRPr="000B2D7E">
        <w:rPr>
          <w:rFonts w:ascii="Calibri" w:hAnsi="Calibri" w:cs="Calibri"/>
          <w:i/>
          <w:iCs/>
          <w:noProof/>
          <w:szCs w:val="24"/>
        </w:rPr>
        <w:t>19</w:t>
      </w:r>
      <w:r w:rsidRPr="000B2D7E">
        <w:rPr>
          <w:rFonts w:ascii="Calibri" w:hAnsi="Calibri" w:cs="Calibri"/>
          <w:noProof/>
          <w:szCs w:val="24"/>
        </w:rPr>
        <w:t>(3), 165–182. https://doi.org/10.1177/1460458212462079</w:t>
      </w:r>
    </w:p>
    <w:p w14:paraId="0A99931E"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szCs w:val="24"/>
        </w:rPr>
      </w:pPr>
      <w:r w:rsidRPr="000B2D7E">
        <w:rPr>
          <w:rFonts w:ascii="Calibri" w:hAnsi="Calibri" w:cs="Calibri"/>
          <w:noProof/>
          <w:szCs w:val="24"/>
        </w:rPr>
        <w:t xml:space="preserve">Sujan, M. A., Spurgeon, P., Cooke, M., Weale, A., Debenham, P., &amp; Cross, S. (2015). The development of safety cases for healthcare services: Practical experiences, opportunities and challenges. </w:t>
      </w:r>
      <w:r w:rsidRPr="000B2D7E">
        <w:rPr>
          <w:rFonts w:ascii="Calibri" w:hAnsi="Calibri" w:cs="Calibri"/>
          <w:i/>
          <w:iCs/>
          <w:noProof/>
          <w:szCs w:val="24"/>
        </w:rPr>
        <w:t>Reliability Engineering and System Safety</w:t>
      </w:r>
      <w:r w:rsidRPr="000B2D7E">
        <w:rPr>
          <w:rFonts w:ascii="Calibri" w:hAnsi="Calibri" w:cs="Calibri"/>
          <w:noProof/>
          <w:szCs w:val="24"/>
        </w:rPr>
        <w:t xml:space="preserve">, </w:t>
      </w:r>
      <w:r w:rsidRPr="000B2D7E">
        <w:rPr>
          <w:rFonts w:ascii="Calibri" w:hAnsi="Calibri" w:cs="Calibri"/>
          <w:i/>
          <w:iCs/>
          <w:noProof/>
          <w:szCs w:val="24"/>
        </w:rPr>
        <w:t>140</w:t>
      </w:r>
      <w:r w:rsidRPr="000B2D7E">
        <w:rPr>
          <w:rFonts w:ascii="Calibri" w:hAnsi="Calibri" w:cs="Calibri"/>
          <w:noProof/>
          <w:szCs w:val="24"/>
        </w:rPr>
        <w:t>, 200–207. https://doi.org/10.1016/j.ress.2015.03.033</w:t>
      </w:r>
    </w:p>
    <w:p w14:paraId="40AD8CC9" w14:textId="77777777" w:rsidR="000B2D7E" w:rsidRPr="000B2D7E" w:rsidRDefault="000B2D7E" w:rsidP="000B2D7E">
      <w:pPr>
        <w:widowControl w:val="0"/>
        <w:autoSpaceDE w:val="0"/>
        <w:autoSpaceDN w:val="0"/>
        <w:adjustRightInd w:val="0"/>
        <w:spacing w:line="240" w:lineRule="auto"/>
        <w:ind w:left="480" w:hanging="480"/>
        <w:rPr>
          <w:rFonts w:ascii="Calibri" w:hAnsi="Calibri" w:cs="Calibri"/>
          <w:noProof/>
        </w:rPr>
      </w:pPr>
      <w:r w:rsidRPr="000B2D7E">
        <w:rPr>
          <w:rFonts w:ascii="Calibri" w:hAnsi="Calibri" w:cs="Calibri"/>
          <w:noProof/>
          <w:szCs w:val="24"/>
        </w:rPr>
        <w:t xml:space="preserve">Wright, A., Sittig, D. F., Ash, J. S., Bates, D. W., Feblowitz, J., Fraser, G., … Middleton, B. (2011). Governance for clinical decision support: case studies and recommended practices from leading institutions. </w:t>
      </w:r>
      <w:r w:rsidRPr="000B2D7E">
        <w:rPr>
          <w:rFonts w:ascii="Calibri" w:hAnsi="Calibri" w:cs="Calibri"/>
          <w:i/>
          <w:iCs/>
          <w:noProof/>
          <w:szCs w:val="24"/>
        </w:rPr>
        <w:t>J Am Med Inform Assoc 2011;18:187e194.</w:t>
      </w:r>
      <w:r w:rsidRPr="000B2D7E">
        <w:rPr>
          <w:rFonts w:ascii="Calibri" w:hAnsi="Calibri" w:cs="Calibri"/>
          <w:noProof/>
          <w:szCs w:val="24"/>
        </w:rPr>
        <w:t xml:space="preserve">, </w:t>
      </w:r>
      <w:r w:rsidRPr="000B2D7E">
        <w:rPr>
          <w:rFonts w:ascii="Calibri" w:hAnsi="Calibri" w:cs="Calibri"/>
          <w:i/>
          <w:iCs/>
          <w:noProof/>
          <w:szCs w:val="24"/>
        </w:rPr>
        <w:t>18</w:t>
      </w:r>
      <w:r w:rsidRPr="000B2D7E">
        <w:rPr>
          <w:rFonts w:ascii="Calibri" w:hAnsi="Calibri" w:cs="Calibri"/>
          <w:noProof/>
          <w:szCs w:val="24"/>
        </w:rPr>
        <w:t>, 187–194. https://doi.org/10.1136/jamia.2009.002030</w:t>
      </w:r>
    </w:p>
    <w:p w14:paraId="0CA11EC3" w14:textId="56D98AAC" w:rsidR="000B2D7E" w:rsidRPr="000B2D7E" w:rsidRDefault="000B2D7E" w:rsidP="000B2D7E">
      <w:r>
        <w:fldChar w:fldCharType="end"/>
      </w:r>
      <w:bookmarkStart w:id="0" w:name="_GoBack"/>
      <w:bookmarkEnd w:id="0"/>
    </w:p>
    <w:sectPr w:rsidR="000B2D7E" w:rsidRPr="000B2D7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106B6"/>
    <w:rsid w:val="00010BDA"/>
    <w:rsid w:val="00021296"/>
    <w:rsid w:val="00034A72"/>
    <w:rsid w:val="00091076"/>
    <w:rsid w:val="000B1500"/>
    <w:rsid w:val="000B2D7E"/>
    <w:rsid w:val="000C3285"/>
    <w:rsid w:val="000F3C4B"/>
    <w:rsid w:val="00106D11"/>
    <w:rsid w:val="00145866"/>
    <w:rsid w:val="00176F47"/>
    <w:rsid w:val="001D250F"/>
    <w:rsid w:val="001E6930"/>
    <w:rsid w:val="001F1F11"/>
    <w:rsid w:val="001F4ED1"/>
    <w:rsid w:val="00202BF3"/>
    <w:rsid w:val="002042AB"/>
    <w:rsid w:val="002374E8"/>
    <w:rsid w:val="00250CF3"/>
    <w:rsid w:val="00273975"/>
    <w:rsid w:val="00284465"/>
    <w:rsid w:val="00284512"/>
    <w:rsid w:val="00297CAF"/>
    <w:rsid w:val="002B1538"/>
    <w:rsid w:val="002C09D8"/>
    <w:rsid w:val="002D0046"/>
    <w:rsid w:val="002E4B1D"/>
    <w:rsid w:val="002F4F7F"/>
    <w:rsid w:val="00300119"/>
    <w:rsid w:val="00327447"/>
    <w:rsid w:val="0033423D"/>
    <w:rsid w:val="003406D7"/>
    <w:rsid w:val="0035003E"/>
    <w:rsid w:val="00396FBF"/>
    <w:rsid w:val="003A21A3"/>
    <w:rsid w:val="003C1579"/>
    <w:rsid w:val="003D5C61"/>
    <w:rsid w:val="003E432A"/>
    <w:rsid w:val="0042675A"/>
    <w:rsid w:val="00436C11"/>
    <w:rsid w:val="00440844"/>
    <w:rsid w:val="0044234D"/>
    <w:rsid w:val="004500F4"/>
    <w:rsid w:val="00471B5D"/>
    <w:rsid w:val="004D1594"/>
    <w:rsid w:val="004E1810"/>
    <w:rsid w:val="005433AE"/>
    <w:rsid w:val="005669B6"/>
    <w:rsid w:val="0058573C"/>
    <w:rsid w:val="005951F5"/>
    <w:rsid w:val="005B384E"/>
    <w:rsid w:val="005C22CE"/>
    <w:rsid w:val="005C3899"/>
    <w:rsid w:val="005D1861"/>
    <w:rsid w:val="00645B3A"/>
    <w:rsid w:val="00656305"/>
    <w:rsid w:val="00660180"/>
    <w:rsid w:val="00660BE3"/>
    <w:rsid w:val="00664690"/>
    <w:rsid w:val="006655F1"/>
    <w:rsid w:val="00696E91"/>
    <w:rsid w:val="006B1420"/>
    <w:rsid w:val="006D4CAF"/>
    <w:rsid w:val="006F548D"/>
    <w:rsid w:val="007013C0"/>
    <w:rsid w:val="00726CBE"/>
    <w:rsid w:val="0074365C"/>
    <w:rsid w:val="00745D0A"/>
    <w:rsid w:val="007768B1"/>
    <w:rsid w:val="007E3C62"/>
    <w:rsid w:val="00806240"/>
    <w:rsid w:val="00810D0C"/>
    <w:rsid w:val="0084507D"/>
    <w:rsid w:val="00845B9A"/>
    <w:rsid w:val="00851E30"/>
    <w:rsid w:val="00865867"/>
    <w:rsid w:val="008A0035"/>
    <w:rsid w:val="008E287D"/>
    <w:rsid w:val="008F18E2"/>
    <w:rsid w:val="0091758F"/>
    <w:rsid w:val="0092381F"/>
    <w:rsid w:val="00925D03"/>
    <w:rsid w:val="00970743"/>
    <w:rsid w:val="0097113D"/>
    <w:rsid w:val="009B3EEC"/>
    <w:rsid w:val="009D445B"/>
    <w:rsid w:val="00A01C74"/>
    <w:rsid w:val="00A37072"/>
    <w:rsid w:val="00A66B8C"/>
    <w:rsid w:val="00AA168B"/>
    <w:rsid w:val="00AA3B35"/>
    <w:rsid w:val="00AA44BF"/>
    <w:rsid w:val="00AA6BB1"/>
    <w:rsid w:val="00AB3439"/>
    <w:rsid w:val="00AC4731"/>
    <w:rsid w:val="00AC7E1A"/>
    <w:rsid w:val="00AE6E53"/>
    <w:rsid w:val="00B05D6C"/>
    <w:rsid w:val="00B16CD2"/>
    <w:rsid w:val="00B23B5B"/>
    <w:rsid w:val="00B257BA"/>
    <w:rsid w:val="00B56E66"/>
    <w:rsid w:val="00BA1042"/>
    <w:rsid w:val="00BA5A47"/>
    <w:rsid w:val="00BA7B39"/>
    <w:rsid w:val="00BB64DA"/>
    <w:rsid w:val="00BC5580"/>
    <w:rsid w:val="00BE037C"/>
    <w:rsid w:val="00BF751D"/>
    <w:rsid w:val="00C104AB"/>
    <w:rsid w:val="00C17F5B"/>
    <w:rsid w:val="00C4621B"/>
    <w:rsid w:val="00C903CD"/>
    <w:rsid w:val="00C94FC0"/>
    <w:rsid w:val="00CC11BB"/>
    <w:rsid w:val="00D00A14"/>
    <w:rsid w:val="00D018E4"/>
    <w:rsid w:val="00D43272"/>
    <w:rsid w:val="00D432FD"/>
    <w:rsid w:val="00D55A92"/>
    <w:rsid w:val="00D90488"/>
    <w:rsid w:val="00DB6DEE"/>
    <w:rsid w:val="00DC3CBB"/>
    <w:rsid w:val="00DE29AB"/>
    <w:rsid w:val="00E20652"/>
    <w:rsid w:val="00E20AE5"/>
    <w:rsid w:val="00E619A1"/>
    <w:rsid w:val="00E801B5"/>
    <w:rsid w:val="00E97300"/>
    <w:rsid w:val="00EA677C"/>
    <w:rsid w:val="00EB41D2"/>
    <w:rsid w:val="00EC546B"/>
    <w:rsid w:val="00ED7385"/>
    <w:rsid w:val="00EE1801"/>
    <w:rsid w:val="00EE6CBD"/>
    <w:rsid w:val="00F044CF"/>
    <w:rsid w:val="00F403E4"/>
    <w:rsid w:val="00F63C3E"/>
    <w:rsid w:val="00FC11C7"/>
    <w:rsid w:val="00FC1B5E"/>
    <w:rsid w:val="00FD2F1D"/>
    <w:rsid w:val="00FD6AAD"/>
    <w:rsid w:val="00FD7B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28FC86"/>
  <w15:chartTrackingRefBased/>
  <w15:docId w15:val="{E0496641-6E31-4892-83BC-4E3FC7249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E97300"/>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E97300"/>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semiHidden/>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semiHidden/>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90F1AF-3903-49DB-AC15-287A591AB7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024DCC9-CBAB-4943-B2F0-744E30F053E7}">
  <ds:schemaRefs>
    <ds:schemaRef ds:uri="http://purl.org/dc/elements/1.1/"/>
    <ds:schemaRef ds:uri="http://schemas.microsoft.com/office/2006/metadata/properties"/>
    <ds:schemaRef ds:uri="http://purl.org/dc/terms/"/>
    <ds:schemaRef ds:uri="http://schemas.openxmlformats.org/package/2006/metadata/core-properties"/>
    <ds:schemaRef ds:uri="http://schemas.microsoft.com/office/infopath/2007/PartnerControls"/>
    <ds:schemaRef ds:uri="http://schemas.microsoft.com/office/2006/documentManagement/types"/>
    <ds:schemaRef ds:uri="5e36aeda-f48f-46f3-9de8-7474189645c5"/>
    <ds:schemaRef ds:uri="bbd61249-83b9-438e-a84b-789da273a8cb"/>
    <ds:schemaRef ds:uri="http://www.w3.org/XML/1998/namespace"/>
    <ds:schemaRef ds:uri="http://purl.org/dc/dcmitype/"/>
  </ds:schemaRefs>
</ds:datastoreItem>
</file>

<file path=customXml/itemProps3.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4.xml><?xml version="1.0" encoding="utf-8"?>
<ds:datastoreItem xmlns:ds="http://schemas.openxmlformats.org/officeDocument/2006/customXml" ds:itemID="{04DB107C-7543-4076-BC6D-66D3B539F8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3196</Words>
  <Characters>75221</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88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2</cp:revision>
  <dcterms:created xsi:type="dcterms:W3CDTF">2020-04-19T20:33:00Z</dcterms:created>
  <dcterms:modified xsi:type="dcterms:W3CDTF">2020-04-19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s://csl.mendeley.com/styles/45036507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s://csl.mendeley.com/styles/450365071/apa</vt:lpwstr>
  </property>
  <property fmtid="{D5CDD505-2E9C-101B-9397-08002B2CF9AE}" pid="12" name="Mendeley Recent Style Name 3_1">
    <vt:lpwstr>American Psychological Association 6th edition - Guntur Kusuma</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6DE130CAEB37044C9F27A096B751B6FA</vt:lpwstr>
  </property>
</Properties>
</file>